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04245C" w14:textId="312B3ECF" w:rsidR="00F8650F" w:rsidRPr="00447D83" w:rsidRDefault="00F8650F" w:rsidP="00B94783">
      <w:pPr>
        <w:spacing w:after="0" w:line="480" w:lineRule="auto"/>
        <w:jc w:val="center"/>
        <w:rPr>
          <w:b/>
          <w:color w:val="FF0000"/>
          <w:u w:val="single"/>
        </w:rPr>
      </w:pPr>
      <w:bookmarkStart w:id="0" w:name="_GoBack"/>
      <w:bookmarkEnd w:id="0"/>
      <w:r w:rsidRPr="00447D83">
        <w:rPr>
          <w:b/>
          <w:color w:val="FF0000"/>
          <w:u w:val="single"/>
        </w:rPr>
        <w:t>Objectively measured daily physical activity and postural changes as related to positive and negative affect using ambulatory monitoring assessments</w:t>
      </w:r>
    </w:p>
    <w:p w14:paraId="17347C2D" w14:textId="77777777" w:rsidR="00B94783" w:rsidRPr="00E33B27" w:rsidRDefault="00B94783" w:rsidP="00B94783">
      <w:pPr>
        <w:spacing w:after="0" w:line="480" w:lineRule="auto"/>
      </w:pPr>
      <w:r w:rsidRPr="00E33B27">
        <w:t>Running title:</w:t>
      </w:r>
    </w:p>
    <w:p w14:paraId="538C8CE2" w14:textId="77777777" w:rsidR="00B94783" w:rsidRDefault="00B94783" w:rsidP="00B94783">
      <w:pPr>
        <w:spacing w:after="0" w:line="480" w:lineRule="auto"/>
      </w:pPr>
      <w:r>
        <w:t>Association of physical activity with affect</w:t>
      </w:r>
    </w:p>
    <w:p w14:paraId="52059F54" w14:textId="77777777" w:rsidR="00B94783" w:rsidRDefault="00B94783" w:rsidP="00B94783">
      <w:pPr>
        <w:spacing w:after="0" w:line="480" w:lineRule="auto"/>
      </w:pPr>
      <w:r>
        <w:t>Authors:</w:t>
      </w:r>
    </w:p>
    <w:p w14:paraId="3CBE4291" w14:textId="77777777" w:rsidR="00B94783" w:rsidRPr="00BE090B" w:rsidRDefault="00B94783" w:rsidP="00B94783">
      <w:pPr>
        <w:spacing w:after="0" w:line="480" w:lineRule="auto"/>
        <w:rPr>
          <w:vertAlign w:val="superscript"/>
        </w:rPr>
      </w:pPr>
      <w:r>
        <w:t>Daniel Aggio, MSc,</w:t>
      </w:r>
      <w:r w:rsidRPr="00BE090B">
        <w:rPr>
          <w:vertAlign w:val="superscript"/>
        </w:rPr>
        <w:t>1</w:t>
      </w:r>
      <w:r>
        <w:rPr>
          <w:vertAlign w:val="superscript"/>
        </w:rPr>
        <w:t>*</w:t>
      </w:r>
      <w:r>
        <w:t>, Karen Wallace</w:t>
      </w:r>
      <w:r w:rsidRPr="00BE090B">
        <w:rPr>
          <w:vertAlign w:val="superscript"/>
        </w:rPr>
        <w:t>2</w:t>
      </w:r>
      <w:r>
        <w:t>, Nicola Boreham, MSc,</w:t>
      </w:r>
      <w:r w:rsidRPr="00BE090B">
        <w:rPr>
          <w:vertAlign w:val="superscript"/>
        </w:rPr>
        <w:t>2</w:t>
      </w:r>
      <w:r>
        <w:t>, Aparna Shankar, PhD,</w:t>
      </w:r>
      <w:r>
        <w:rPr>
          <w:vertAlign w:val="superscript"/>
        </w:rPr>
        <w:t>3</w:t>
      </w:r>
      <w:r>
        <w:t>, Andrew Steptoe, PhD,</w:t>
      </w:r>
      <w:r w:rsidRPr="00BE090B">
        <w:rPr>
          <w:vertAlign w:val="superscript"/>
        </w:rPr>
        <w:t>2</w:t>
      </w:r>
      <w:r>
        <w:t>, Mark Hamer, PhD,</w:t>
      </w:r>
      <w:r>
        <w:rPr>
          <w:vertAlign w:val="superscript"/>
        </w:rPr>
        <w:t>2,4</w:t>
      </w:r>
    </w:p>
    <w:p w14:paraId="6A0C817A" w14:textId="77777777" w:rsidR="00B94783" w:rsidRDefault="00B94783" w:rsidP="00B94783">
      <w:r>
        <w:t>Affiliations:</w:t>
      </w:r>
    </w:p>
    <w:p w14:paraId="7CD00620" w14:textId="77777777" w:rsidR="00B94783" w:rsidRPr="00BE090B" w:rsidRDefault="00B94783" w:rsidP="00B94783">
      <w:r w:rsidRPr="00BE090B">
        <w:rPr>
          <w:vertAlign w:val="superscript"/>
        </w:rPr>
        <w:t>1</w:t>
      </w:r>
      <w:r w:rsidRPr="00BE090B">
        <w:t>UCL Department of Primary Care &amp; Population Health, UCL Medical School, Rowland Hill Street, London. NW3 2PF. UK</w:t>
      </w:r>
    </w:p>
    <w:p w14:paraId="5387ED8A" w14:textId="77777777" w:rsidR="00B94783" w:rsidRDefault="00B94783" w:rsidP="00B94783">
      <w:r w:rsidRPr="00BE090B">
        <w:rPr>
          <w:vertAlign w:val="superscript"/>
        </w:rPr>
        <w:t>2</w:t>
      </w:r>
      <w:r>
        <w:t>Department of Epidemiology and Public Health, University College London, London, UK.</w:t>
      </w:r>
    </w:p>
    <w:p w14:paraId="20B0A0F9" w14:textId="77777777" w:rsidR="00B94783" w:rsidRDefault="00B94783" w:rsidP="00B94783">
      <w:r>
        <w:rPr>
          <w:vertAlign w:val="superscript"/>
        </w:rPr>
        <w:t>3</w:t>
      </w:r>
      <w:r w:rsidRPr="00BE090B">
        <w:t>Population Health Research Institute, St. George's, University of London, UK.</w:t>
      </w:r>
    </w:p>
    <w:p w14:paraId="331C4221" w14:textId="77777777" w:rsidR="00B94783" w:rsidRDefault="00B94783" w:rsidP="00B94783">
      <w:r>
        <w:rPr>
          <w:vertAlign w:val="superscript"/>
        </w:rPr>
        <w:t>4</w:t>
      </w:r>
      <w:r>
        <w:t>School of Sport, Exercise and Health Sciences, Loughborough University, Loughborough, UK.</w:t>
      </w:r>
    </w:p>
    <w:p w14:paraId="5E21C560" w14:textId="77777777" w:rsidR="00B94783" w:rsidRDefault="00B94783" w:rsidP="00B94783"/>
    <w:p w14:paraId="509DE876" w14:textId="77777777" w:rsidR="00B94783" w:rsidRDefault="00B94783" w:rsidP="00B94783">
      <w:r>
        <w:t>Corresponding author* contact details:</w:t>
      </w:r>
    </w:p>
    <w:p w14:paraId="54EBE8FB" w14:textId="77777777" w:rsidR="00B94783" w:rsidRDefault="00406C82" w:rsidP="00B94783">
      <w:hyperlink r:id="rId7" w:history="1">
        <w:r w:rsidR="00B94783" w:rsidRPr="00D639BB">
          <w:rPr>
            <w:rStyle w:val="Hyperlink"/>
          </w:rPr>
          <w:t>d.aggio@ucl.ac.uk</w:t>
        </w:r>
      </w:hyperlink>
    </w:p>
    <w:p w14:paraId="7955D785" w14:textId="77777777" w:rsidR="00B94783" w:rsidRDefault="00B94783" w:rsidP="00B94783">
      <w:r>
        <w:t>0</w:t>
      </w:r>
      <w:r w:rsidRPr="00BE090B">
        <w:t>207 830 2335</w:t>
      </w:r>
    </w:p>
    <w:p w14:paraId="6D3A108F" w14:textId="77777777" w:rsidR="00B94783" w:rsidRDefault="00B94783" w:rsidP="00B94783"/>
    <w:p w14:paraId="679A38E8" w14:textId="77777777" w:rsidR="00B94783" w:rsidRDefault="00B94783" w:rsidP="00B94783">
      <w:r w:rsidRPr="00E33B27">
        <w:t>Conflicts of Interest and Source of Funding</w:t>
      </w:r>
      <w:r>
        <w:t>:</w:t>
      </w:r>
    </w:p>
    <w:p w14:paraId="2285F8F8" w14:textId="77777777" w:rsidR="00B94783" w:rsidRDefault="00B94783" w:rsidP="00B94783">
      <w:r>
        <w:t>The authors report no conflicts of interest. Daniel Aggio, Karen Wallace, Prof. Andrew Steptoe and</w:t>
      </w:r>
    </w:p>
    <w:p w14:paraId="08AD1006" w14:textId="26875330" w:rsidR="00B94783" w:rsidRPr="00533C38" w:rsidRDefault="00B94783" w:rsidP="00B94783">
      <w:r>
        <w:t>Prof. Mark Hamer are funded by the British Heart Foundation.</w:t>
      </w:r>
      <w:r w:rsidR="00987248" w:rsidRPr="00533C38">
        <w:t xml:space="preserve"> This study was also supported by Unilever Research and Development, UK.</w:t>
      </w:r>
    </w:p>
    <w:p w14:paraId="724C660E" w14:textId="77777777" w:rsidR="00B94783" w:rsidRPr="00F03D1F" w:rsidRDefault="00B94783" w:rsidP="00B94783">
      <w:pPr>
        <w:rPr>
          <w:b/>
        </w:rPr>
      </w:pPr>
    </w:p>
    <w:p w14:paraId="77F429E8" w14:textId="77777777" w:rsidR="00B94783" w:rsidRDefault="00B94783" w:rsidP="00B94783">
      <w:r>
        <w:t>Word count: 5721</w:t>
      </w:r>
    </w:p>
    <w:p w14:paraId="6CF8AF07" w14:textId="77777777" w:rsidR="00B94783" w:rsidRDefault="00B94783" w:rsidP="00B94783">
      <w:r>
        <w:t>Tables: 6</w:t>
      </w:r>
    </w:p>
    <w:p w14:paraId="24DDAC99" w14:textId="77777777" w:rsidR="00260B1D" w:rsidRPr="00D0030F" w:rsidRDefault="00260B1D" w:rsidP="00260B1D">
      <w:pPr>
        <w:spacing w:after="0" w:line="480" w:lineRule="auto"/>
        <w:jc w:val="center"/>
        <w:rPr>
          <w:b/>
        </w:rPr>
      </w:pPr>
    </w:p>
    <w:p w14:paraId="67333D20" w14:textId="77777777" w:rsidR="00260B1D" w:rsidRPr="00D0030F" w:rsidRDefault="00260B1D" w:rsidP="00260B1D">
      <w:pPr>
        <w:spacing w:after="0" w:line="480" w:lineRule="auto"/>
        <w:jc w:val="center"/>
        <w:rPr>
          <w:b/>
        </w:rPr>
      </w:pPr>
    </w:p>
    <w:p w14:paraId="33BCE2C5" w14:textId="77777777" w:rsidR="00260B1D" w:rsidRPr="00D0030F" w:rsidRDefault="00260B1D" w:rsidP="00260B1D">
      <w:pPr>
        <w:spacing w:after="0" w:line="480" w:lineRule="auto"/>
        <w:jc w:val="center"/>
        <w:rPr>
          <w:b/>
        </w:rPr>
      </w:pPr>
    </w:p>
    <w:p w14:paraId="352419F5" w14:textId="77777777" w:rsidR="00260B1D" w:rsidRPr="00D0030F" w:rsidRDefault="00260B1D">
      <w:pPr>
        <w:rPr>
          <w:b/>
        </w:rPr>
      </w:pPr>
      <w:r w:rsidRPr="00D0030F">
        <w:rPr>
          <w:b/>
        </w:rPr>
        <w:br w:type="page"/>
      </w:r>
    </w:p>
    <w:p w14:paraId="220A1DB0" w14:textId="2D29BC28" w:rsidR="00551840" w:rsidRPr="00D0030F" w:rsidRDefault="002F60AD" w:rsidP="00260B1D">
      <w:pPr>
        <w:spacing w:after="0" w:line="480" w:lineRule="auto"/>
        <w:rPr>
          <w:b/>
        </w:rPr>
      </w:pPr>
      <w:r w:rsidRPr="00D0030F">
        <w:rPr>
          <w:b/>
        </w:rPr>
        <w:lastRenderedPageBreak/>
        <w:t>Abstract</w:t>
      </w:r>
    </w:p>
    <w:p w14:paraId="65DB94CE" w14:textId="77777777" w:rsidR="001D54D3" w:rsidRDefault="007F17E9" w:rsidP="00260B1D">
      <w:pPr>
        <w:spacing w:after="0" w:line="480" w:lineRule="auto"/>
      </w:pPr>
      <w:r>
        <w:t>Objective</w:t>
      </w:r>
      <w:r w:rsidR="002F60AD" w:rsidRPr="00D0030F">
        <w:t>:</w:t>
      </w:r>
      <w:r w:rsidR="001D54D3">
        <w:t xml:space="preserve"> </w:t>
      </w:r>
      <w:r w:rsidR="001D54D3" w:rsidRPr="001D54D3">
        <w:rPr>
          <w:color w:val="FF0000"/>
          <w:u w:val="single"/>
        </w:rPr>
        <w:t>To determine whether objectively measured daily physical activity and posture of sitting, standing, and sit-to-stand transitions, are associated with daily assessments of affect</w:t>
      </w:r>
    </w:p>
    <w:p w14:paraId="1BF0185B" w14:textId="77777777" w:rsidR="00157E3E" w:rsidRPr="00D0030F" w:rsidRDefault="00157E3E" w:rsidP="00260B1D">
      <w:pPr>
        <w:spacing w:after="0" w:line="480" w:lineRule="auto"/>
      </w:pPr>
    </w:p>
    <w:p w14:paraId="286EE605" w14:textId="5FDF75C3" w:rsidR="00452C31" w:rsidRPr="00D0030F" w:rsidRDefault="00452C31" w:rsidP="00260B1D">
      <w:pPr>
        <w:spacing w:after="0" w:line="480" w:lineRule="auto"/>
        <w:rPr>
          <w:lang w:val="en"/>
        </w:rPr>
      </w:pPr>
      <w:r w:rsidRPr="00D0030F">
        <w:t>Methods:</w:t>
      </w:r>
      <w:r w:rsidR="00260B1D" w:rsidRPr="00D0030F">
        <w:t xml:space="preserve"> </w:t>
      </w:r>
      <w:r w:rsidRPr="00D0030F">
        <w:t>Participants</w:t>
      </w:r>
      <w:r w:rsidR="00157E3E" w:rsidRPr="00D0030F">
        <w:t xml:space="preserve"> (n=</w:t>
      </w:r>
      <w:r w:rsidR="00B26D38" w:rsidRPr="00D0030F">
        <w:t>51, 49</w:t>
      </w:r>
      <w:r w:rsidRPr="00D0030F">
        <w:t xml:space="preserve">% </w:t>
      </w:r>
      <w:r w:rsidR="00B26D38" w:rsidRPr="00D0030F">
        <w:t>fe</w:t>
      </w:r>
      <w:r w:rsidRPr="00D0030F">
        <w:t xml:space="preserve">male) </w:t>
      </w:r>
      <w:r w:rsidR="00B26D38" w:rsidRPr="00D0030F">
        <w:t>wore</w:t>
      </w:r>
      <w:r w:rsidR="001243D9" w:rsidRPr="00D0030F">
        <w:t xml:space="preserve"> ActivPal accelerometer</w:t>
      </w:r>
      <w:r w:rsidR="00B26D38" w:rsidRPr="00D0030F">
        <w:t>s</w:t>
      </w:r>
      <w:r w:rsidR="002C2505" w:rsidRPr="00D0030F">
        <w:t xml:space="preserve"> </w:t>
      </w:r>
      <w:r w:rsidR="001243D9" w:rsidRPr="00D0030F">
        <w:t>for</w:t>
      </w:r>
      <w:r w:rsidR="00165089" w:rsidRPr="00D0030F">
        <w:t xml:space="preserve"> 24 hours/day for</w:t>
      </w:r>
      <w:r w:rsidR="001243D9" w:rsidRPr="00D0030F">
        <w:t xml:space="preserve"> seven consecutive days. Time spent sitting, standing and</w:t>
      </w:r>
      <w:r w:rsidR="00AC6691" w:rsidRPr="00D0030F">
        <w:t xml:space="preserve"> being</w:t>
      </w:r>
      <w:r w:rsidR="001243D9" w:rsidRPr="00D0030F">
        <w:t xml:space="preserve"> </w:t>
      </w:r>
      <w:r w:rsidR="00AC6691" w:rsidRPr="00D0030F">
        <w:t>physical</w:t>
      </w:r>
      <w:r w:rsidR="009F2217" w:rsidRPr="00D0030F">
        <w:t>ly</w:t>
      </w:r>
      <w:r w:rsidR="00AC6691" w:rsidRPr="00D0030F">
        <w:t xml:space="preserve"> active</w:t>
      </w:r>
      <w:r w:rsidR="00CA7B86" w:rsidRPr="00D0030F">
        <w:t xml:space="preserve"> </w:t>
      </w:r>
      <w:r w:rsidR="001243D9" w:rsidRPr="00D0030F">
        <w:rPr>
          <w:sz w:val="23"/>
          <w:szCs w:val="23"/>
        </w:rPr>
        <w:t xml:space="preserve">and </w:t>
      </w:r>
      <w:r w:rsidR="003B582D" w:rsidRPr="00D0030F">
        <w:rPr>
          <w:sz w:val="23"/>
          <w:szCs w:val="23"/>
        </w:rPr>
        <w:t>sit-to-stand transitions</w:t>
      </w:r>
      <w:r w:rsidR="001243D9" w:rsidRPr="00D0030F">
        <w:rPr>
          <w:sz w:val="23"/>
          <w:szCs w:val="23"/>
        </w:rPr>
        <w:t xml:space="preserve"> were derived for each day.</w:t>
      </w:r>
      <w:r w:rsidR="00C1768B" w:rsidRPr="00D0030F">
        <w:rPr>
          <w:sz w:val="23"/>
          <w:szCs w:val="23"/>
        </w:rPr>
        <w:t xml:space="preserve"> </w:t>
      </w:r>
      <w:r w:rsidR="002C2505" w:rsidRPr="00D0030F">
        <w:rPr>
          <w:sz w:val="23"/>
          <w:szCs w:val="23"/>
        </w:rPr>
        <w:t xml:space="preserve">Participants also completed a </w:t>
      </w:r>
      <w:r w:rsidR="009428D5" w:rsidRPr="00D0030F">
        <w:rPr>
          <w:sz w:val="23"/>
          <w:szCs w:val="23"/>
        </w:rPr>
        <w:t xml:space="preserve">mood inventory </w:t>
      </w:r>
      <w:r w:rsidR="00165089" w:rsidRPr="00D0030F">
        <w:rPr>
          <w:sz w:val="23"/>
          <w:szCs w:val="23"/>
        </w:rPr>
        <w:t>each evening</w:t>
      </w:r>
      <w:r w:rsidR="002C2505" w:rsidRPr="00D0030F">
        <w:rPr>
          <w:sz w:val="23"/>
          <w:szCs w:val="23"/>
        </w:rPr>
        <w:t xml:space="preserve">. </w:t>
      </w:r>
      <w:r w:rsidR="002C2505" w:rsidRPr="00D0030F">
        <w:t>Multilevel models examine</w:t>
      </w:r>
      <w:r w:rsidR="00B26D38" w:rsidRPr="00D0030F">
        <w:t>d</w:t>
      </w:r>
      <w:r w:rsidR="000956C1" w:rsidRPr="00D0030F">
        <w:t xml:space="preserve"> </w:t>
      </w:r>
      <w:r w:rsidR="002C2505" w:rsidRPr="00D0030F">
        <w:t>within-</w:t>
      </w:r>
      <w:r w:rsidR="000956C1" w:rsidRPr="00D0030F">
        <w:t xml:space="preserve"> and between-</w:t>
      </w:r>
      <w:r w:rsidR="002C2505" w:rsidRPr="00D0030F">
        <w:t>person</w:t>
      </w:r>
      <w:r w:rsidR="000956C1" w:rsidRPr="00D0030F">
        <w:t xml:space="preserve"> associations of</w:t>
      </w:r>
      <w:r w:rsidR="002C2505" w:rsidRPr="00D0030F">
        <w:t xml:space="preserve"> daily physical activity </w:t>
      </w:r>
      <w:r w:rsidR="000956C1" w:rsidRPr="00D0030F">
        <w:t>with</w:t>
      </w:r>
      <w:r w:rsidR="00D724C0" w:rsidRPr="00D0030F">
        <w:t xml:space="preserve"> positive and negative affect</w:t>
      </w:r>
      <w:r w:rsidR="00465C10" w:rsidRPr="00D0030F">
        <w:t>,</w:t>
      </w:r>
      <w:r w:rsidR="00165089" w:rsidRPr="00D0030F">
        <w:rPr>
          <w:lang w:val="en"/>
        </w:rPr>
        <w:t xml:space="preserve"> </w:t>
      </w:r>
      <w:r w:rsidR="00465C10" w:rsidRPr="00D0030F">
        <w:rPr>
          <w:lang w:val="en"/>
        </w:rPr>
        <w:t>adjusting</w:t>
      </w:r>
      <w:r w:rsidR="00165089" w:rsidRPr="00D0030F">
        <w:rPr>
          <w:lang w:val="en"/>
        </w:rPr>
        <w:t xml:space="preserve"> for age, sex, BMI, education and sleep duration.</w:t>
      </w:r>
    </w:p>
    <w:p w14:paraId="64E325E9" w14:textId="77777777" w:rsidR="00157E3E" w:rsidRPr="00D0030F" w:rsidRDefault="00157E3E" w:rsidP="00260B1D">
      <w:pPr>
        <w:spacing w:after="0" w:line="480" w:lineRule="auto"/>
        <w:rPr>
          <w:sz w:val="23"/>
          <w:szCs w:val="23"/>
        </w:rPr>
      </w:pPr>
    </w:p>
    <w:p w14:paraId="75DE7982" w14:textId="17C73159" w:rsidR="002F60AD" w:rsidRPr="00533C38" w:rsidRDefault="002C2505" w:rsidP="00260B1D">
      <w:pPr>
        <w:spacing w:after="0" w:line="480" w:lineRule="auto"/>
      </w:pPr>
      <w:r w:rsidRPr="00533C38">
        <w:rPr>
          <w:sz w:val="23"/>
          <w:szCs w:val="23"/>
        </w:rPr>
        <w:t>Results:</w:t>
      </w:r>
      <w:r w:rsidR="00260B1D" w:rsidRPr="00533C38">
        <w:rPr>
          <w:sz w:val="23"/>
          <w:szCs w:val="23"/>
        </w:rPr>
        <w:t xml:space="preserve"> </w:t>
      </w:r>
      <w:r w:rsidR="00FE488C" w:rsidRPr="00533C38">
        <w:t>W</w:t>
      </w:r>
      <w:r w:rsidR="009D5897" w:rsidRPr="00533C38">
        <w:t>ithin-person</w:t>
      </w:r>
      <w:r w:rsidR="00274D3F" w:rsidRPr="00533C38">
        <w:t xml:space="preserve"> </w:t>
      </w:r>
      <w:r w:rsidR="00FE488C" w:rsidRPr="00533C38">
        <w:t>associations showed that</w:t>
      </w:r>
      <w:r w:rsidR="00843CC1" w:rsidRPr="00533C38">
        <w:t xml:space="preserve"> a one hour increase in daily </w:t>
      </w:r>
      <w:r w:rsidR="00AC6691" w:rsidRPr="00533C38">
        <w:t>physical activity</w:t>
      </w:r>
      <w:r w:rsidR="00843CC1" w:rsidRPr="00533C38">
        <w:t xml:space="preserve"> was associated with a decrease in negative affect over the same day</w:t>
      </w:r>
      <w:r w:rsidR="00421E1A" w:rsidRPr="00533C38">
        <w:t xml:space="preserve"> </w:t>
      </w:r>
      <w:r w:rsidR="00274D3F" w:rsidRPr="00533C38">
        <w:rPr>
          <w:lang w:val="en"/>
        </w:rPr>
        <w:t>(</w:t>
      </w:r>
      <w:r w:rsidR="004D2DEC" w:rsidRPr="00533C38">
        <w:rPr>
          <w:lang w:val="en"/>
        </w:rPr>
        <w:t>B</w:t>
      </w:r>
      <w:r w:rsidR="00274D3F" w:rsidRPr="00533C38">
        <w:rPr>
          <w:lang w:val="en"/>
        </w:rPr>
        <w:t xml:space="preserve"> = </w:t>
      </w:r>
      <w:r w:rsidR="009273E4" w:rsidRPr="00533C38">
        <w:t>-0.</w:t>
      </w:r>
      <w:r w:rsidR="00421E1A" w:rsidRPr="00533C38">
        <w:t>11</w:t>
      </w:r>
      <w:r w:rsidR="00274D3F" w:rsidRPr="00533C38">
        <w:t xml:space="preserve"> 95% </w:t>
      </w:r>
      <w:r w:rsidR="00421E1A" w:rsidRPr="00533C38">
        <w:t>Confidence Interval [</w:t>
      </w:r>
      <w:r w:rsidR="00274D3F" w:rsidRPr="00533C38">
        <w:t>CI</w:t>
      </w:r>
      <w:r w:rsidR="00421E1A" w:rsidRPr="00533C38">
        <w:t>]</w:t>
      </w:r>
      <w:r w:rsidR="00274D3F" w:rsidRPr="00533C38">
        <w:t xml:space="preserve">, </w:t>
      </w:r>
      <w:r w:rsidR="009273E4" w:rsidRPr="00533C38">
        <w:t>-0.</w:t>
      </w:r>
      <w:r w:rsidR="00421E1A" w:rsidRPr="00533C38">
        <w:t>21</w:t>
      </w:r>
      <w:r w:rsidR="009273E4" w:rsidRPr="00533C38">
        <w:t xml:space="preserve"> to -0.0</w:t>
      </w:r>
      <w:r w:rsidR="00421E1A" w:rsidRPr="00533C38">
        <w:t>1</w:t>
      </w:r>
      <w:r w:rsidR="00274D3F" w:rsidRPr="00533C38">
        <w:t>).</w:t>
      </w:r>
      <w:r w:rsidR="005B3C38" w:rsidRPr="00533C38">
        <w:t xml:space="preserve"> </w:t>
      </w:r>
      <w:r w:rsidR="00421E1A" w:rsidRPr="00533C38">
        <w:t xml:space="preserve">Between-person </w:t>
      </w:r>
      <w:r w:rsidR="00D76721" w:rsidRPr="00533C38">
        <w:t xml:space="preserve">associations </w:t>
      </w:r>
      <w:r w:rsidR="00421E1A" w:rsidRPr="00533C38">
        <w:t xml:space="preserve">indicated a borderline significant association between higher average daily physical activity levels and </w:t>
      </w:r>
      <w:r w:rsidR="00CE026E" w:rsidRPr="00533C38">
        <w:t>higher</w:t>
      </w:r>
      <w:r w:rsidR="00421E1A" w:rsidRPr="00533C38">
        <w:t xml:space="preserve"> positive affect (</w:t>
      </w:r>
      <w:r w:rsidR="00421E1A" w:rsidRPr="00533C38">
        <w:rPr>
          <w:lang w:val="en"/>
        </w:rPr>
        <w:t xml:space="preserve">B = </w:t>
      </w:r>
      <w:r w:rsidR="00421E1A" w:rsidRPr="00533C38">
        <w:t>1.85 95% CI, -0.25 to 3.94). There were no between or within person associations between sitting, standing and sit-to-stand transitions with affect.</w:t>
      </w:r>
    </w:p>
    <w:p w14:paraId="54068EE2" w14:textId="77777777" w:rsidR="00B26D38" w:rsidRPr="00533C38" w:rsidRDefault="00B26D38" w:rsidP="00260B1D">
      <w:pPr>
        <w:spacing w:after="0" w:line="480" w:lineRule="auto"/>
        <w:rPr>
          <w:lang w:val="en"/>
        </w:rPr>
      </w:pPr>
    </w:p>
    <w:p w14:paraId="27164F8E" w14:textId="5D75D5AE" w:rsidR="00555770" w:rsidRPr="00533C38" w:rsidRDefault="0037620B" w:rsidP="00260B1D">
      <w:pPr>
        <w:spacing w:after="0" w:line="480" w:lineRule="auto"/>
      </w:pPr>
      <w:r w:rsidRPr="00533C38">
        <w:t>Conclusion:</w:t>
      </w:r>
      <w:r w:rsidR="00260B1D" w:rsidRPr="00533C38">
        <w:t xml:space="preserve"> </w:t>
      </w:r>
      <w:r w:rsidR="00421E1A" w:rsidRPr="00533C38">
        <w:t xml:space="preserve">Promoting </w:t>
      </w:r>
      <w:r w:rsidR="006B518A" w:rsidRPr="00533C38">
        <w:t>physical</w:t>
      </w:r>
      <w:r w:rsidR="003D1D9E" w:rsidRPr="00533C38">
        <w:t xml:space="preserve"> </w:t>
      </w:r>
      <w:r w:rsidR="006B518A" w:rsidRPr="00533C38">
        <w:t xml:space="preserve">activity </w:t>
      </w:r>
      <w:r w:rsidR="003D1D9E" w:rsidRPr="00533C38">
        <w:t xml:space="preserve">may be a potential </w:t>
      </w:r>
      <w:r w:rsidR="00C407F7" w:rsidRPr="00533C38">
        <w:t xml:space="preserve">intervention strategy to </w:t>
      </w:r>
      <w:r w:rsidR="006B518A" w:rsidRPr="00533C38">
        <w:t xml:space="preserve">acutely </w:t>
      </w:r>
      <w:r w:rsidR="00C407F7" w:rsidRPr="00533C38">
        <w:t xml:space="preserve">supress negative </w:t>
      </w:r>
      <w:r w:rsidR="00B73B28" w:rsidRPr="00533C38">
        <w:t>affective states</w:t>
      </w:r>
      <w:r w:rsidR="00C407F7" w:rsidRPr="00533C38">
        <w:t>.</w:t>
      </w:r>
    </w:p>
    <w:p w14:paraId="340049F2" w14:textId="77777777" w:rsidR="00C407F7" w:rsidRPr="00D0030F" w:rsidRDefault="00C407F7" w:rsidP="00260B1D">
      <w:pPr>
        <w:spacing w:after="0" w:line="480" w:lineRule="auto"/>
      </w:pPr>
    </w:p>
    <w:p w14:paraId="1AB5A55D" w14:textId="7ADB6687" w:rsidR="00465C10" w:rsidRDefault="00465C10" w:rsidP="00260B1D">
      <w:pPr>
        <w:spacing w:after="0" w:line="480" w:lineRule="auto"/>
      </w:pPr>
      <w:r w:rsidRPr="00D0030F">
        <w:t>Keywords: Physical activity, sedentary behaviour, mood, positive affect, negative affect</w:t>
      </w:r>
    </w:p>
    <w:p w14:paraId="6FAC6356" w14:textId="77777777" w:rsidR="007F17E9" w:rsidRDefault="007F17E9" w:rsidP="00260B1D">
      <w:pPr>
        <w:spacing w:after="0" w:line="480" w:lineRule="auto"/>
      </w:pPr>
    </w:p>
    <w:p w14:paraId="436BBA73" w14:textId="62770721" w:rsidR="007F17E9" w:rsidRDefault="00CC3E9E" w:rsidP="00260B1D">
      <w:pPr>
        <w:spacing w:after="0" w:line="480" w:lineRule="auto"/>
      </w:pPr>
      <w:r>
        <w:t xml:space="preserve">Abbreviations: BMI, Body Mass Index; GHQ, </w:t>
      </w:r>
      <w:r w:rsidRPr="00D0030F">
        <w:rPr>
          <w:rStyle w:val="st"/>
        </w:rPr>
        <w:t>General Health Questionnaire</w:t>
      </w:r>
      <w:r>
        <w:rPr>
          <w:rStyle w:val="st"/>
        </w:rPr>
        <w:t>; CI, confidence interval</w:t>
      </w:r>
    </w:p>
    <w:p w14:paraId="16DCB050" w14:textId="4A106BCE" w:rsidR="007F17E9" w:rsidRDefault="007F17E9" w:rsidP="00260B1D">
      <w:pPr>
        <w:spacing w:after="0" w:line="480" w:lineRule="auto"/>
      </w:pPr>
    </w:p>
    <w:p w14:paraId="73049CC4" w14:textId="77777777" w:rsidR="00421E1A" w:rsidRDefault="00421E1A" w:rsidP="00260B1D">
      <w:pPr>
        <w:spacing w:after="0" w:line="480" w:lineRule="auto"/>
      </w:pPr>
    </w:p>
    <w:p w14:paraId="2B649B12" w14:textId="77777777" w:rsidR="007F17E9" w:rsidRPr="00D0030F" w:rsidRDefault="007F17E9" w:rsidP="00260B1D">
      <w:pPr>
        <w:spacing w:after="0" w:line="480" w:lineRule="auto"/>
      </w:pPr>
    </w:p>
    <w:p w14:paraId="7921BA62" w14:textId="701140E8" w:rsidR="00551840" w:rsidRPr="00D0030F" w:rsidRDefault="00551840" w:rsidP="00465C10">
      <w:pPr>
        <w:spacing w:after="0"/>
        <w:rPr>
          <w:b/>
        </w:rPr>
      </w:pPr>
      <w:r w:rsidRPr="00D0030F">
        <w:rPr>
          <w:b/>
        </w:rPr>
        <w:lastRenderedPageBreak/>
        <w:t>Introduction</w:t>
      </w:r>
    </w:p>
    <w:p w14:paraId="60F3F486" w14:textId="77777777" w:rsidR="00465C10" w:rsidRPr="00D0030F" w:rsidRDefault="00465C10" w:rsidP="00465C10">
      <w:pPr>
        <w:spacing w:after="0"/>
        <w:rPr>
          <w:b/>
        </w:rPr>
      </w:pPr>
    </w:p>
    <w:p w14:paraId="04BFA6F4" w14:textId="0AFECBA7" w:rsidR="007B54D0" w:rsidRPr="00533C38" w:rsidRDefault="00551840" w:rsidP="00B62144">
      <w:pPr>
        <w:spacing w:after="0" w:line="480" w:lineRule="auto"/>
      </w:pPr>
      <w:r w:rsidRPr="00533C38">
        <w:t>Physical activity</w:t>
      </w:r>
      <w:r w:rsidR="008A6AAA" w:rsidRPr="00533C38">
        <w:t xml:space="preserve"> has been </w:t>
      </w:r>
      <w:r w:rsidRPr="00533C38">
        <w:t xml:space="preserve">associated with numerous </w:t>
      </w:r>
      <w:r w:rsidR="008A6AAA" w:rsidRPr="00533C38">
        <w:t>psycholo</w:t>
      </w:r>
      <w:r w:rsidR="009357EE" w:rsidRPr="00533C38">
        <w:t>gical health benefits</w:t>
      </w:r>
      <w:r w:rsidR="003A2E49" w:rsidRPr="00533C38">
        <w:t xml:space="preserve">, such as a reduced risk of depression and anxiety in adults </w:t>
      </w:r>
      <w:r w:rsidR="003A2E49" w:rsidRPr="00533C38">
        <w:fldChar w:fldCharType="begin">
          <w:fldData xml:space="preserve">PEVuZE5vdGU+PENpdGU+PEF1dGhvcj5XaXBmbGk8L0F1dGhvcj48WWVhcj4yMDA4PC9ZZWFyPjxS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=
</w:fldData>
        </w:fldChar>
      </w:r>
      <w:r w:rsidR="003A2E49" w:rsidRPr="00533C38">
        <w:instrText xml:space="preserve"> ADDIN EN.CITE </w:instrText>
      </w:r>
      <w:r w:rsidR="003A2E49" w:rsidRPr="00533C38">
        <w:fldChar w:fldCharType="begin">
          <w:fldData xml:space="preserve">PEVuZE5vdGU+PENpdGU+PEF1dGhvcj5XaXBmbGk8L0F1dGhvcj48WWVhcj4yMDA4PC9ZZWFyPjxS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=
</w:fldData>
        </w:fldChar>
      </w:r>
      <w:r w:rsidR="003A2E49" w:rsidRPr="00533C38">
        <w:instrText xml:space="preserve"> ADDIN EN.CITE.DATA </w:instrText>
      </w:r>
      <w:r w:rsidR="003A2E49" w:rsidRPr="00533C38">
        <w:fldChar w:fldCharType="end"/>
      </w:r>
      <w:r w:rsidR="003A2E49" w:rsidRPr="00533C38">
        <w:fldChar w:fldCharType="separate"/>
      </w:r>
      <w:r w:rsidR="003A2E49" w:rsidRPr="00533C38">
        <w:rPr>
          <w:noProof/>
        </w:rPr>
        <w:t>(1-4)</w:t>
      </w:r>
      <w:r w:rsidR="003A2E49" w:rsidRPr="00533C38">
        <w:fldChar w:fldCharType="end"/>
      </w:r>
      <w:r w:rsidR="00190B03" w:rsidRPr="00533C38">
        <w:t>.</w:t>
      </w:r>
      <w:r w:rsidR="00B62144" w:rsidRPr="00533C38">
        <w:t xml:space="preserve"> Most studies use single measures of physical activity and depression taken at one or two time points. </w:t>
      </w:r>
      <w:r w:rsidR="00915272" w:rsidRPr="00533C38">
        <w:t>However,</w:t>
      </w:r>
      <w:r w:rsidR="00B62144" w:rsidRPr="00533C38">
        <w:t xml:space="preserve"> we know that</w:t>
      </w:r>
      <w:r w:rsidR="003A2E49" w:rsidRPr="00533C38">
        <w:t xml:space="preserve"> </w:t>
      </w:r>
      <w:r w:rsidR="00915272" w:rsidRPr="00533C38">
        <w:t>i</w:t>
      </w:r>
      <w:r w:rsidR="00725AD9" w:rsidRPr="00533C38">
        <w:t xml:space="preserve">ndividual </w:t>
      </w:r>
      <w:r w:rsidR="00126785" w:rsidRPr="00533C38">
        <w:t xml:space="preserve">affective </w:t>
      </w:r>
      <w:r w:rsidR="00725AD9" w:rsidRPr="00533C38">
        <w:t xml:space="preserve">states vary on a daily basis </w:t>
      </w:r>
      <w:r w:rsidR="00725AD9" w:rsidRPr="00533C38">
        <w:fldChar w:fldCharType="begin"/>
      </w:r>
      <w:r w:rsidR="002129B8" w:rsidRPr="00533C38">
        <w:instrText xml:space="preserve"> ADDIN EN.CITE &lt;EndNote&gt;&lt;Cite&gt;&lt;Author&gt;Clark&lt;/Author&gt;&lt;Year&gt;1989&lt;/Year&gt;&lt;RecNum&gt;24&lt;/RecNum&gt;&lt;DisplayText&gt;(5)&lt;/DisplayText&gt;&lt;record&gt;&lt;rec-number&gt;24&lt;/rec-number&gt;&lt;foreign-keys&gt;&lt;key app="EN" db-id="teserzdw62v256exvzy5ftsr2r22ff5r9ea2" timestamp="1461150052"&gt;24&lt;/key&gt;&lt;/foreign-keys&gt;&lt;ref-type name="Journal Article"&gt;17&lt;/ref-type&gt;&lt;contributors&gt;&lt;authors&gt;&lt;author&gt;Clark, L. A.&lt;/author&gt;&lt;author&gt;Watson, D.&lt;/author&gt;&lt;author&gt;Leeka, J.&lt;/author&gt;&lt;/authors&gt;&lt;/contributors&gt;&lt;auth-address&gt;Vet Adm Med Ctr,Dallas,Tx 75216&lt;/auth-address&gt;&lt;titles&gt;&lt;title&gt;Diurnal-Variation in the Positive Affects&lt;/title&gt;&lt;secondary-title&gt;Motivation and Emotion&lt;/secondary-title&gt;&lt;alt-title&gt;Motiv Emotion&lt;/alt-title&gt;&lt;/titles&gt;&lt;periodical&gt;&lt;full-title&gt;Motivation and Emotion&lt;/full-title&gt;&lt;abbr-1&gt;Motiv Emotion&lt;/abbr-1&gt;&lt;/periodical&gt;&lt;alt-periodical&gt;&lt;full-title&gt;Motivation and Emotion&lt;/full-title&gt;&lt;abbr-1&gt;Motiv Emotion&lt;/abbr-1&gt;&lt;/alt-periodical&gt;&lt;pages&gt;205-234&lt;/pages&gt;&lt;volume&gt;13&lt;/volume&gt;&lt;number&gt;3&lt;/number&gt;&lt;dates&gt;&lt;year&gt;1989&lt;/year&gt;&lt;pub-dates&gt;&lt;date&gt;Sep&lt;/date&gt;&lt;/pub-dates&gt;&lt;/dates&gt;&lt;isbn&gt;0146-7239&lt;/isbn&gt;&lt;accession-num&gt;WOS:A1989DZ20800004&lt;/accession-num&gt;&lt;urls&gt;&lt;related-urls&gt;&lt;url&gt;&amp;lt;Go to ISI&amp;gt;://WOS:A1989DZ20800004&lt;/url&gt;&lt;/related-urls&gt;&lt;/urls&gt;&lt;electronic-resource-num&gt;Doi 10.1007/Bf00995536&lt;/electronic-resource-num&gt;&lt;language&gt;English&lt;/language&gt;&lt;/record&gt;&lt;/Cite&gt;&lt;/EndNote&gt;</w:instrText>
      </w:r>
      <w:r w:rsidR="00725AD9" w:rsidRPr="00533C38">
        <w:fldChar w:fldCharType="separate"/>
      </w:r>
      <w:r w:rsidR="002129B8" w:rsidRPr="00533C38">
        <w:rPr>
          <w:noProof/>
        </w:rPr>
        <w:t>(5)</w:t>
      </w:r>
      <w:r w:rsidR="00725AD9" w:rsidRPr="00533C38">
        <w:fldChar w:fldCharType="end"/>
      </w:r>
      <w:r w:rsidR="00725AD9" w:rsidRPr="00533C38">
        <w:t xml:space="preserve"> and therefore measures taken at a single time points do not account for within-person varia</w:t>
      </w:r>
      <w:r w:rsidR="00033A26" w:rsidRPr="00533C38">
        <w:t>tion</w:t>
      </w:r>
      <w:r w:rsidR="00725AD9" w:rsidRPr="00533C38">
        <w:t xml:space="preserve">. </w:t>
      </w:r>
      <w:r w:rsidR="00126785" w:rsidRPr="00533C38">
        <w:t>Recent e</w:t>
      </w:r>
      <w:r w:rsidR="00915272" w:rsidRPr="00533C38">
        <w:t>vidence has</w:t>
      </w:r>
      <w:r w:rsidR="006252E0" w:rsidRPr="00533C38">
        <w:t xml:space="preserve"> been accumulating on the effects of</w:t>
      </w:r>
      <w:r w:rsidR="00F021DA" w:rsidRPr="00533C38">
        <w:t xml:space="preserve"> acute bouts of physical activity </w:t>
      </w:r>
      <w:r w:rsidR="006252E0" w:rsidRPr="00533C38">
        <w:t>on</w:t>
      </w:r>
      <w:r w:rsidR="0038538E" w:rsidRPr="00533C38">
        <w:t xml:space="preserve"> affective states</w:t>
      </w:r>
      <w:r w:rsidR="00915272" w:rsidRPr="00533C38">
        <w:t xml:space="preserve"> within individuals</w:t>
      </w:r>
      <w:r w:rsidR="0038538E" w:rsidRPr="00533C38">
        <w:t xml:space="preserve"> </w:t>
      </w:r>
      <w:r w:rsidR="002129B8" w:rsidRPr="00533C38">
        <w:fldChar w:fldCharType="begin">
          <w:fldData xml:space="preserve">PEVuZE5vdGU+PENpdGU+PEF1dGhvcj5LYW5uaW5nPC9BdXRob3I+PFllYXI+MjAxMzwvWWVhcj48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</w:fldData>
        </w:fldChar>
      </w:r>
      <w:r w:rsidR="00FE488C" w:rsidRPr="00533C38">
        <w:instrText xml:space="preserve"> ADDIN EN.CITE </w:instrText>
      </w:r>
      <w:r w:rsidR="00FE488C" w:rsidRPr="00533C38">
        <w:fldChar w:fldCharType="begin">
          <w:fldData xml:space="preserve">PEVuZE5vdGU+PENpdGU+PEF1dGhvcj5LYW5uaW5nPC9BdXRob3I+PFllYXI+MjAxMzwvWWVhcj48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</w:fldData>
        </w:fldChar>
      </w:r>
      <w:r w:rsidR="00FE488C" w:rsidRPr="00533C38">
        <w:instrText xml:space="preserve"> ADDIN EN.CITE.DATA </w:instrText>
      </w:r>
      <w:r w:rsidR="00FE488C" w:rsidRPr="00533C38">
        <w:fldChar w:fldCharType="end"/>
      </w:r>
      <w:r w:rsidR="002129B8" w:rsidRPr="00533C38">
        <w:fldChar w:fldCharType="separate"/>
      </w:r>
      <w:r w:rsidR="00FE488C" w:rsidRPr="00533C38">
        <w:rPr>
          <w:noProof/>
        </w:rPr>
        <w:t>(6-9)</w:t>
      </w:r>
      <w:r w:rsidR="002129B8" w:rsidRPr="00533C38">
        <w:fldChar w:fldCharType="end"/>
      </w:r>
      <w:r w:rsidR="00F021DA" w:rsidRPr="00533C38">
        <w:t>.</w:t>
      </w:r>
      <w:r w:rsidR="0095264E" w:rsidRPr="00533C38">
        <w:t xml:space="preserve"> </w:t>
      </w:r>
      <w:r w:rsidR="00F021DA" w:rsidRPr="00533C38">
        <w:t xml:space="preserve">A meta-analysis of 158 published and unpublished studies showed that acute bouts of structured physical activity are associated with increased positive affect </w:t>
      </w:r>
      <w:r w:rsidR="00F021DA" w:rsidRPr="00533C38">
        <w:fldChar w:fldCharType="begin"/>
      </w:r>
      <w:r w:rsidR="00126785" w:rsidRPr="00533C38">
        <w:instrText xml:space="preserve"> ADDIN EN.CITE &lt;EndNote&gt;&lt;Cite&gt;&lt;Author&gt;Reed&lt;/Author&gt;&lt;Year&gt;2006&lt;/Year&gt;&lt;RecNum&gt;2&lt;/RecNum&gt;&lt;DisplayText&gt;(9)&lt;/DisplayText&gt;&lt;record&gt;&lt;rec-number&gt;2&lt;/rec-number&gt;&lt;foreign-keys&gt;&lt;key app="EN" db-id="teserzdw62v256exvzy5ftsr2r22ff5r9ea2" timestamp="1460977499"&gt;2&lt;/key&gt;&lt;/foreign-keys&gt;&lt;ref-type name="Journal Article"&gt;17&lt;/ref-type&gt;&lt;contributors&gt;&lt;authors&gt;&lt;author&gt;Reed, J.&lt;/author&gt;&lt;author&gt;Ones, D. S.&lt;/author&gt;&lt;/authors&gt;&lt;/contributors&gt;&lt;auth-address&gt;Chicago State Univ, Dept Hlth Phys Educ &amp;amp; Recreat, Chicago, IL 60628 USA&amp;#xD;Univ Minnesota, Dept Psychol, Minneapolis, MN 55455 USA&lt;/auth-address&gt;&lt;titles&gt;&lt;title&gt;The effect of acute aerobic exercise on positive activated affect: A meta-analysis&lt;/title&gt;&lt;secondary-title&gt;Psychology of Sport and Exercise&lt;/secondary-title&gt;&lt;alt-title&gt;Psychol Sport Exerc&lt;/alt-title&gt;&lt;/titles&gt;&lt;periodical&gt;&lt;full-title&gt;Psychology of Sport and Exercise&lt;/full-title&gt;&lt;abbr-1&gt;Psychol Sport Exerc&lt;/abbr-1&gt;&lt;/periodical&gt;&lt;alt-periodical&gt;&lt;full-title&gt;Psychology of Sport and Exercise&lt;/full-title&gt;&lt;abbr-1&gt;Psychol Sport Exerc&lt;/abbr-1&gt;&lt;/alt-periodical&gt;&lt;pages&gt;477-514&lt;/pages&gt;&lt;volume&gt;7&lt;/volume&gt;&lt;number&gt;5&lt;/number&gt;&lt;keywords&gt;&lt;keyword&gt;exercise&lt;/keyword&gt;&lt;keyword&gt;affect&lt;/keyword&gt;&lt;keyword&gt;well-being&lt;/keyword&gt;&lt;keyword&gt;meta-analysis&lt;/keyword&gt;&lt;keyword&gt;dose-response&lt;/keyword&gt;&lt;keyword&gt;induced feeling states&lt;/keyword&gt;&lt;keyword&gt;moderate intensity exercise&lt;/keyword&gt;&lt;keyword&gt;acute physical-activity&lt;/keyword&gt;&lt;keyword&gt;opponent-process theory&lt;/keyword&gt;&lt;keyword&gt;experiences scale sees&lt;/keyword&gt;&lt;keyword&gt;adjective check list&lt;/keyword&gt;&lt;keyword&gt;heart-rate reserve&lt;/keyword&gt;&lt;keyword&gt;affective responses&lt;/keyword&gt;&lt;keyword&gt;self-efficacy&lt;/keyword&gt;&lt;keyword&gt;mood states&lt;/keyword&gt;&lt;/keywords&gt;&lt;dates&gt;&lt;year&gt;2006&lt;/year&gt;&lt;pub-dates&gt;&lt;date&gt;Sep&lt;/date&gt;&lt;/pub-dates&gt;&lt;/dates&gt;&lt;isbn&gt;1469-0292&lt;/isbn&gt;&lt;accession-num&gt;WOS:000240837900005&lt;/accession-num&gt;&lt;urls&gt;&lt;related-urls&gt;&lt;url&gt;&amp;lt;Go to ISI&amp;gt;://WOS:000240837900005&lt;/url&gt;&lt;/related-urls&gt;&lt;/urls&gt;&lt;electronic-resource-num&gt;10.1016/j.psychsport.2005.11.003&lt;/electronic-resource-num&gt;&lt;language&gt;English&lt;/language&gt;&lt;/record&gt;&lt;/Cite&gt;&lt;/EndNote&gt;</w:instrText>
      </w:r>
      <w:r w:rsidR="00F021DA" w:rsidRPr="00533C38">
        <w:fldChar w:fldCharType="separate"/>
      </w:r>
      <w:r w:rsidR="00126785" w:rsidRPr="00533C38">
        <w:rPr>
          <w:noProof/>
        </w:rPr>
        <w:t>(9)</w:t>
      </w:r>
      <w:r w:rsidR="00F021DA" w:rsidRPr="00533C38">
        <w:fldChar w:fldCharType="end"/>
      </w:r>
      <w:r w:rsidR="00F021DA" w:rsidRPr="00533C38">
        <w:t xml:space="preserve">. </w:t>
      </w:r>
      <w:r w:rsidR="00660362" w:rsidRPr="00533C38">
        <w:t xml:space="preserve"> </w:t>
      </w:r>
      <w:r w:rsidR="006252E0" w:rsidRPr="00533C38">
        <w:t xml:space="preserve">Recent findings in free-living naturalistic settings have </w:t>
      </w:r>
      <w:r w:rsidR="003E27DE" w:rsidRPr="00533C38">
        <w:t>confirmed</w:t>
      </w:r>
      <w:r w:rsidR="00A23E23" w:rsidRPr="00533C38">
        <w:t xml:space="preserve"> these</w:t>
      </w:r>
      <w:r w:rsidR="003E27DE" w:rsidRPr="00533C38">
        <w:t xml:space="preserve"> findings </w:t>
      </w:r>
      <w:r w:rsidR="006252E0" w:rsidRPr="00533C38">
        <w:fldChar w:fldCharType="begin">
          <w:fldData xml:space="preserve">PEVuZE5vdGU+PENpdGU+PEF1dGhvcj5LYW5uaW5nPC9BdXRob3I+PFllYXI+MjAxMDwvWWVhcj48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</w:fldData>
        </w:fldChar>
      </w:r>
      <w:r w:rsidR="00126785" w:rsidRPr="00533C38">
        <w:instrText xml:space="preserve"> ADDIN EN.CITE </w:instrText>
      </w:r>
      <w:r w:rsidR="00126785" w:rsidRPr="00533C38">
        <w:fldChar w:fldCharType="begin">
          <w:fldData xml:space="preserve">PEVuZE5vdGU+PENpdGU+PEF1dGhvcj5LYW5uaW5nPC9BdXRob3I+PFllYXI+MjAxMDwvWWVhcj48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</w:fldData>
        </w:fldChar>
      </w:r>
      <w:r w:rsidR="00126785" w:rsidRPr="00533C38">
        <w:instrText xml:space="preserve"> ADDIN EN.CITE.DATA </w:instrText>
      </w:r>
      <w:r w:rsidR="00126785" w:rsidRPr="00533C38">
        <w:fldChar w:fldCharType="end"/>
      </w:r>
      <w:r w:rsidR="006252E0" w:rsidRPr="00533C38">
        <w:fldChar w:fldCharType="separate"/>
      </w:r>
      <w:r w:rsidR="00126785" w:rsidRPr="00533C38">
        <w:rPr>
          <w:noProof/>
        </w:rPr>
        <w:t>(8, 7)</w:t>
      </w:r>
      <w:r w:rsidR="006252E0" w:rsidRPr="00533C38">
        <w:fldChar w:fldCharType="end"/>
      </w:r>
      <w:r w:rsidR="00033A26" w:rsidRPr="00533C38">
        <w:t xml:space="preserve"> </w:t>
      </w:r>
      <w:r w:rsidR="006252E0" w:rsidRPr="00533C38">
        <w:t xml:space="preserve">. </w:t>
      </w:r>
      <w:r w:rsidR="00590E29" w:rsidRPr="00533C38">
        <w:t>While there is consistent evidence that acute bouts of physical activity increase positive affect, evidence on the acute</w:t>
      </w:r>
      <w:r w:rsidR="009743DA" w:rsidRPr="00533C38">
        <w:t xml:space="preserve"> effects </w:t>
      </w:r>
      <w:r w:rsidR="00590E29" w:rsidRPr="00533C38">
        <w:t>o</w:t>
      </w:r>
      <w:r w:rsidR="009743DA" w:rsidRPr="00533C38">
        <w:t>n</w:t>
      </w:r>
      <w:r w:rsidR="00590E29" w:rsidRPr="00533C38">
        <w:t xml:space="preserve"> negative affect remain inconclusive </w:t>
      </w:r>
      <w:r w:rsidR="001E4741" w:rsidRPr="00533C38">
        <w:fldChar w:fldCharType="begin"/>
      </w:r>
      <w:r w:rsidR="001E4741" w:rsidRPr="00533C38">
        <w:instrText xml:space="preserve"> ADDIN EN.CITE &lt;EndNote&gt;&lt;Cite&gt;&lt;Author&gt;Liao&lt;/Author&gt;&lt;Year&gt;2015&lt;/Year&gt;&lt;RecNum&gt;49&lt;/RecNum&gt;&lt;DisplayText&gt;(7)&lt;/DisplayText&gt;&lt;record&gt;&lt;rec-number&gt;49&lt;/rec-number&gt;&lt;foreign-keys&gt;&lt;key app="EN" db-id="teserzdw62v256exvzy5ftsr2r22ff5r9ea2" timestamp="1487844190"&gt;49&lt;/key&gt;&lt;/foreign-keys&gt;&lt;ref-type name="Journal Article"&gt;17&lt;/ref-type&gt;&lt;contributors&gt;&lt;authors&gt;&lt;author&gt;Liao, Y.&lt;/author&gt;&lt;author&gt;Shonkoff, E. T.&lt;/author&gt;&lt;author&gt;Dunton, G. F.&lt;/author&gt;&lt;/authors&gt;&lt;/contributors&gt;&lt;auth-address&gt;Department of Behavioral Science, The University of Texas MD Anderson Cancer Center Houston, TX, USA.&amp;#xD;ChildObesity180, Tufts University Boston, MA, USA.&amp;#xD;Department of Preventive Medicine, Institute for Health Promotion and Disease Prevention Research, University of Southern California Los Angeles, CA, USA.&lt;/auth-address&gt;&lt;titles&gt;&lt;title&gt;The Acute Relationships Between Affect, Physical Feeling States, and Physical Activity in Daily Life: A Review of Current Evidence&lt;/title&gt;&lt;secondary-title&gt;Front Psychol&lt;/secondary-title&gt;&lt;/titles&gt;&lt;periodical&gt;&lt;full-title&gt;Front Psychol&lt;/full-title&gt;&lt;/periodical&gt;&lt;pages&gt;1975&lt;/pages&gt;&lt;volume&gt;6&lt;/volume&gt;&lt;keywords&gt;&lt;keyword&gt;accelerometry&lt;/keyword&gt;&lt;keyword&gt;ecological momentary assessment&lt;/keyword&gt;&lt;keyword&gt;exercise&lt;/keyword&gt;&lt;keyword&gt;experience sampling&lt;/keyword&gt;&lt;keyword&gt;free-living&lt;/keyword&gt;&lt;keyword&gt;mood&lt;/keyword&gt;&lt;/keywords&gt;&lt;dates&gt;&lt;year&gt;2015&lt;/year&gt;&lt;/dates&gt;&lt;isbn&gt;1664-1078 (Linking)&lt;/isbn&gt;&lt;accession-num&gt;26779049&lt;/accession-num&gt;&lt;urls&gt;&lt;related-urls&gt;&lt;url&gt;https://www.ncbi.nlm.nih.gov/pubmed/26779049&lt;/url&gt;&lt;/related-urls&gt;&lt;/urls&gt;&lt;custom2&gt;PMC4688389&lt;/custom2&gt;&lt;electronic-resource-num&gt;10.3389/fpsyg.2015.01975&lt;/electronic-resource-num&gt;&lt;/record&gt;&lt;/Cite&gt;&lt;/EndNote&gt;</w:instrText>
      </w:r>
      <w:r w:rsidR="001E4741" w:rsidRPr="00533C38">
        <w:fldChar w:fldCharType="separate"/>
      </w:r>
      <w:r w:rsidR="001E4741" w:rsidRPr="00533C38">
        <w:rPr>
          <w:noProof/>
        </w:rPr>
        <w:t>(7)</w:t>
      </w:r>
      <w:r w:rsidR="001E4741" w:rsidRPr="00533C38">
        <w:fldChar w:fldCharType="end"/>
      </w:r>
      <w:r w:rsidR="00590E29" w:rsidRPr="00533C38">
        <w:t xml:space="preserve">. </w:t>
      </w:r>
      <w:r w:rsidR="0011740B" w:rsidRPr="00533C38">
        <w:t xml:space="preserve">One possible explanation for these inconsistencies may be the different techniques used to measure physical activity. </w:t>
      </w:r>
      <w:r w:rsidR="00590E29" w:rsidRPr="00533C38">
        <w:t>A recent systematic review including</w:t>
      </w:r>
      <w:r w:rsidR="00A36965" w:rsidRPr="00533C38">
        <w:t xml:space="preserve"> 14 studies examining these associations identified only 6 studies using objective measures</w:t>
      </w:r>
      <w:r w:rsidR="0062337B" w:rsidRPr="00533C38">
        <w:t xml:space="preserve"> </w:t>
      </w:r>
      <w:r w:rsidR="0062337B" w:rsidRPr="00533C38">
        <w:fldChar w:fldCharType="begin"/>
      </w:r>
      <w:r w:rsidR="0062337B" w:rsidRPr="00533C38">
        <w:instrText xml:space="preserve"> ADDIN EN.CITE &lt;EndNote&gt;&lt;Cite&gt;&lt;Author&gt;Liao&lt;/Author&gt;&lt;Year&gt;2015&lt;/Year&gt;&lt;RecNum&gt;49&lt;/RecNum&gt;&lt;DisplayText&gt;(7)&lt;/DisplayText&gt;&lt;record&gt;&lt;rec-number&gt;49&lt;/rec-number&gt;&lt;foreign-keys&gt;&lt;key app="EN" db-id="teserzdw62v256exvzy5ftsr2r22ff5r9ea2" timestamp="1487844190"&gt;49&lt;/key&gt;&lt;/foreign-keys&gt;&lt;ref-type name="Journal Article"&gt;17&lt;/ref-type&gt;&lt;contributors&gt;&lt;authors&gt;&lt;author&gt;Liao, Y.&lt;/author&gt;&lt;author&gt;Shonkoff, E. T.&lt;/author&gt;&lt;author&gt;Dunton, G. F.&lt;/author&gt;&lt;/authors&gt;&lt;/contributors&gt;&lt;auth-address&gt;Department of Behavioral Science, The University of Texas MD Anderson Cancer Center Houston, TX, USA.&amp;#xD;ChildObesity180, Tufts University Boston, MA, USA.&amp;#xD;Department of Preventive Medicine, Institute for Health Promotion and Disease Prevention Research, University of Southern California Los Angeles, CA, USA.&lt;/auth-address&gt;&lt;titles&gt;&lt;title&gt;The Acute Relationships Between Affect, Physical Feeling States, and Physical Activity in Daily Life: A Review of Current Evidence&lt;/title&gt;&lt;secondary-title&gt;Front Psychol&lt;/secondary-title&gt;&lt;/titles&gt;&lt;periodical&gt;&lt;full-title&gt;Front Psychol&lt;/full-title&gt;&lt;/periodical&gt;&lt;pages&gt;1975&lt;/pages&gt;&lt;volume&gt;6&lt;/volume&gt;&lt;keywords&gt;&lt;keyword&gt;accelerometry&lt;/keyword&gt;&lt;keyword&gt;ecological momentary assessment&lt;/keyword&gt;&lt;keyword&gt;exercise&lt;/keyword&gt;&lt;keyword&gt;experience sampling&lt;/keyword&gt;&lt;keyword&gt;free-living&lt;/keyword&gt;&lt;keyword&gt;mood&lt;/keyword&gt;&lt;/keywords&gt;&lt;dates&gt;&lt;year&gt;2015&lt;/year&gt;&lt;/dates&gt;&lt;isbn&gt;1664-1078 (Linking)&lt;/isbn&gt;&lt;accession-num&gt;26779049&lt;/accession-num&gt;&lt;urls&gt;&lt;related-urls&gt;&lt;url&gt;https://www.ncbi.nlm.nih.gov/pubmed/26779049&lt;/url&gt;&lt;/related-urls&gt;&lt;/urls&gt;&lt;custom2&gt;PMC4688389&lt;/custom2&gt;&lt;electronic-resource-num&gt;10.3389/fpsyg.2015.01975&lt;/electronic-resource-num&gt;&lt;/record&gt;&lt;/Cite&gt;&lt;/EndNote&gt;</w:instrText>
      </w:r>
      <w:r w:rsidR="0062337B" w:rsidRPr="00533C38">
        <w:fldChar w:fldCharType="separate"/>
      </w:r>
      <w:r w:rsidR="0062337B" w:rsidRPr="00533C38">
        <w:rPr>
          <w:noProof/>
        </w:rPr>
        <w:t>(7)</w:t>
      </w:r>
      <w:r w:rsidR="0062337B" w:rsidRPr="00533C38">
        <w:fldChar w:fldCharType="end"/>
      </w:r>
      <w:r w:rsidR="00A36965" w:rsidRPr="00533C38">
        <w:t xml:space="preserve">. </w:t>
      </w:r>
      <w:r w:rsidR="00F8772A" w:rsidRPr="00533C38">
        <w:t xml:space="preserve">Self-report measures are prone to measurement error due to recall bias and may reveal different associations with affective states when compared to objective measures. </w:t>
      </w:r>
      <w:r w:rsidR="00973444" w:rsidRPr="00533C38">
        <w:t>A recent study from the Health Survey for England found similar positive associations for objectively and subjectively measured sedentary time with psychological distress, but only self-reported, and not objectively measured, moderate-to-vigorous activity was associated with lower risk of psychological distress</w:t>
      </w:r>
      <w:r w:rsidR="00F8772A" w:rsidRPr="00533C38">
        <w:t xml:space="preserve"> </w:t>
      </w:r>
      <w:r w:rsidR="00F8772A" w:rsidRPr="00533C38">
        <w:fldChar w:fldCharType="begin"/>
      </w:r>
      <w:r w:rsidR="00F8772A" w:rsidRPr="00533C38">
        <w:instrText xml:space="preserve"> ADDIN EN.CITE &lt;EndNote&gt;&lt;Cite&gt;&lt;Author&gt;Hamer&lt;/Author&gt;&lt;Year&gt;2014&lt;/Year&gt;&lt;RecNum&gt;61&lt;/RecNum&gt;&lt;DisplayText&gt;(10)&lt;/DisplayText&gt;&lt;record&gt;&lt;rec-number&gt;61&lt;/rec-number&gt;&lt;foreign-keys&gt;&lt;key app="EN" db-id="teserzdw62v256exvzy5ftsr2r22ff5r9ea2" timestamp="1488967662"&gt;61&lt;/key&gt;&lt;/foreign-keys&gt;&lt;ref-type name="Journal Article"&gt;17&lt;/ref-type&gt;&lt;contributors&gt;&lt;authors&gt;&lt;author&gt;Hamer, M.&lt;/author&gt;&lt;author&gt;Coombs, N.&lt;/author&gt;&lt;author&gt;Stamatakis, E.&lt;/author&gt;&lt;/authors&gt;&lt;/contributors&gt;&lt;auth-address&gt;UCL, Phys Act Res Grp, Dept Epidemiol &amp;amp; Publ Hlth, London, England&amp;#xD;Univ Sydney, Prevent Res Collaborat, Sch Publ Hlth, Sydney, NSW 2006, Australia&lt;/auth-address&gt;&lt;titles&gt;&lt;title&gt;Associations between objectively assessed and self-reported sedentary time with mental health in adults: an analysis of data from the Health Survey for England&lt;/title&gt;&lt;secondary-title&gt;Bmj Open&lt;/secondary-title&gt;&lt;alt-title&gt;Bmj Open&lt;/alt-title&gt;&lt;/titles&gt;&lt;periodical&gt;&lt;full-title&gt;Bmj Open&lt;/full-title&gt;&lt;abbr-1&gt;Bmj Open&lt;/abbr-1&gt;&lt;/periodical&gt;&lt;alt-periodical&gt;&lt;full-title&gt;Bmj Open&lt;/full-title&gt;&lt;abbr-1&gt;Bmj Open&lt;/abbr-1&gt;&lt;/alt-periodical&gt;&lt;volume&gt;4&lt;/volume&gt;&lt;number&gt;3&lt;/number&gt;&lt;keywords&gt;&lt;keyword&gt;epidemiology&lt;/keyword&gt;&lt;keyword&gt;mental health&lt;/keyword&gt;&lt;keyword&gt;public health&lt;/keyword&gt;&lt;keyword&gt;physical-activity&lt;/keyword&gt;&lt;keyword&gt;depressive symptoms&lt;/keyword&gt;&lt;keyword&gt;older-adults&lt;/keyword&gt;&lt;keyword&gt;psychological distress&lt;/keyword&gt;&lt;keyword&gt;controlled-trial&lt;/keyword&gt;&lt;keyword&gt;television&lt;/keyword&gt;&lt;keyword&gt;exercise&lt;/keyword&gt;&lt;keyword&gt;behavior&lt;/keyword&gt;&lt;keyword&gt;risk&lt;/keyword&gt;&lt;keyword&gt;women&lt;/keyword&gt;&lt;/keywords&gt;&lt;dates&gt;&lt;year&gt;2014&lt;/year&gt;&lt;/dates&gt;&lt;isbn&gt;2044-6055&lt;/isbn&gt;&lt;accession-num&gt;WOS:000333921300077&lt;/accession-num&gt;&lt;urls&gt;&lt;related-urls&gt;&lt;url&gt;&amp;lt;Go to ISI&amp;gt;://WOS:000333921300077&lt;/url&gt;&lt;/related-urls&gt;&lt;/urls&gt;&lt;electronic-resource-num&gt;10.1136/bmjopen-2013-004580&lt;/electronic-resource-num&gt;&lt;language&gt;English&lt;/language&gt;&lt;/record&gt;&lt;/Cite&gt;&lt;/EndNote&gt;</w:instrText>
      </w:r>
      <w:r w:rsidR="00F8772A" w:rsidRPr="00533C38">
        <w:fldChar w:fldCharType="separate"/>
      </w:r>
      <w:r w:rsidR="00F8772A" w:rsidRPr="00533C38">
        <w:rPr>
          <w:noProof/>
        </w:rPr>
        <w:t>(10)</w:t>
      </w:r>
      <w:r w:rsidR="00F8772A" w:rsidRPr="00533C38">
        <w:fldChar w:fldCharType="end"/>
      </w:r>
      <w:r w:rsidR="00973444" w:rsidRPr="00533C38">
        <w:t xml:space="preserve">. </w:t>
      </w:r>
      <w:r w:rsidR="00947349" w:rsidRPr="00533C38">
        <w:t>The use of</w:t>
      </w:r>
      <w:r w:rsidR="000E403E" w:rsidRPr="00533C38">
        <w:t xml:space="preserve"> self-reported measures of physical activity and sedentary behaviour</w:t>
      </w:r>
      <w:r w:rsidR="00947349" w:rsidRPr="00533C38">
        <w:t xml:space="preserve"> may provide useful insights </w:t>
      </w:r>
      <w:r w:rsidR="0074492F" w:rsidRPr="00533C38">
        <w:t>on</w:t>
      </w:r>
      <w:r w:rsidR="00E32D4B" w:rsidRPr="00533C38">
        <w:t xml:space="preserve"> specific</w:t>
      </w:r>
      <w:r w:rsidR="0074492F" w:rsidRPr="00533C38">
        <w:t xml:space="preserve"> context</w:t>
      </w:r>
      <w:r w:rsidR="00E32D4B" w:rsidRPr="00533C38">
        <w:t>s of behaviour that are more strongly associated with affective states</w:t>
      </w:r>
      <w:r w:rsidR="00F8772A" w:rsidRPr="00533C38">
        <w:t xml:space="preserve"> but compared to objective measures may be less accurate for quantifying total time spent </w:t>
      </w:r>
      <w:r w:rsidR="00A1507E" w:rsidRPr="00533C38">
        <w:t>active or sedentary</w:t>
      </w:r>
      <w:r w:rsidR="00E32D4B" w:rsidRPr="00533C38">
        <w:t xml:space="preserve">. </w:t>
      </w:r>
    </w:p>
    <w:p w14:paraId="3AFCDF75" w14:textId="77777777" w:rsidR="00A23E23" w:rsidRPr="00533C38" w:rsidRDefault="00A23E23" w:rsidP="00B62144">
      <w:pPr>
        <w:spacing w:after="0" w:line="480" w:lineRule="auto"/>
      </w:pPr>
    </w:p>
    <w:p w14:paraId="76545C02" w14:textId="5F63DE54" w:rsidR="007B54D0" w:rsidRPr="00533C38" w:rsidRDefault="003E27DE" w:rsidP="00260B1D">
      <w:pPr>
        <w:autoSpaceDE w:val="0"/>
        <w:autoSpaceDN w:val="0"/>
        <w:adjustRightInd w:val="0"/>
        <w:spacing w:after="0" w:line="480" w:lineRule="auto"/>
        <w:ind w:firstLine="720"/>
      </w:pPr>
      <w:r w:rsidRPr="00533C38">
        <w:t>Strengths of m</w:t>
      </w:r>
      <w:r w:rsidR="009743DA" w:rsidRPr="00533C38">
        <w:t xml:space="preserve">ore recent studies </w:t>
      </w:r>
      <w:r w:rsidRPr="00533C38">
        <w:t>include the use of</w:t>
      </w:r>
      <w:r w:rsidR="009743DA" w:rsidRPr="00533C38">
        <w:t xml:space="preserve"> objective</w:t>
      </w:r>
      <w:r w:rsidRPr="00533C38">
        <w:t>ly measured</w:t>
      </w:r>
      <w:r w:rsidR="009743DA" w:rsidRPr="00533C38">
        <w:t xml:space="preserve"> physical activity</w:t>
      </w:r>
      <w:r w:rsidR="001E4741" w:rsidRPr="00533C38">
        <w:t>, which provide a more accurate estimate of activity levels</w:t>
      </w:r>
      <w:r w:rsidRPr="00533C38">
        <w:t xml:space="preserve"> </w:t>
      </w:r>
      <w:r w:rsidR="00126785" w:rsidRPr="00533C38">
        <w:fldChar w:fldCharType="begin">
          <w:fldData xml:space="preserve">PEVuZE5vdGU+PENpdGU+PEF1dGhvcj5LYW5uaW5nPC9BdXRob3I+PFllYXI+MjAxNTwvWWVhcj48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</w:fldData>
        </w:fldChar>
      </w:r>
      <w:r w:rsidR="00F8772A" w:rsidRPr="00533C38">
        <w:instrText xml:space="preserve"> ADDIN EN.CITE </w:instrText>
      </w:r>
      <w:r w:rsidR="00F8772A" w:rsidRPr="00533C38">
        <w:fldChar w:fldCharType="begin">
          <w:fldData xml:space="preserve">PEVuZE5vdGU+PENpdGU+PEF1dGhvcj5LYW5uaW5nPC9BdXRob3I+PFllYXI+MjAxNTwvWWVhcj48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</w:fldData>
        </w:fldChar>
      </w:r>
      <w:r w:rsidR="00F8772A" w:rsidRPr="00533C38">
        <w:instrText xml:space="preserve"> ADDIN EN.CITE.DATA </w:instrText>
      </w:r>
      <w:r w:rsidR="00F8772A" w:rsidRPr="00533C38">
        <w:fldChar w:fldCharType="end"/>
      </w:r>
      <w:r w:rsidR="00126785" w:rsidRPr="00533C38">
        <w:fldChar w:fldCharType="separate"/>
      </w:r>
      <w:r w:rsidR="00F8772A" w:rsidRPr="00533C38">
        <w:rPr>
          <w:noProof/>
        </w:rPr>
        <w:t>(11-16)</w:t>
      </w:r>
      <w:r w:rsidR="00126785" w:rsidRPr="00533C38">
        <w:fldChar w:fldCharType="end"/>
      </w:r>
      <w:r w:rsidRPr="00533C38">
        <w:t>. However, these studies</w:t>
      </w:r>
      <w:r w:rsidR="009743DA" w:rsidRPr="00533C38">
        <w:t xml:space="preserve"> typically use</w:t>
      </w:r>
      <w:r w:rsidR="00CD395D" w:rsidRPr="00533C38">
        <w:t xml:space="preserve"> accelerometer</w:t>
      </w:r>
      <w:r w:rsidR="009743DA" w:rsidRPr="00533C38">
        <w:t>s</w:t>
      </w:r>
      <w:r w:rsidR="000417C9" w:rsidRPr="00533C38">
        <w:t xml:space="preserve"> </w:t>
      </w:r>
      <w:r w:rsidR="009743DA" w:rsidRPr="00533C38">
        <w:t>that</w:t>
      </w:r>
      <w:r w:rsidR="00CD395D" w:rsidRPr="00533C38">
        <w:t xml:space="preserve"> </w:t>
      </w:r>
      <w:r w:rsidR="006545D9" w:rsidRPr="00533C38">
        <w:t>are unable to differentiate between sitting and standing</w:t>
      </w:r>
      <w:r w:rsidR="009E74D4" w:rsidRPr="00533C38">
        <w:t>/light ambulatory movement</w:t>
      </w:r>
      <w:r w:rsidR="00F851CB" w:rsidRPr="00533C38">
        <w:t xml:space="preserve"> and</w:t>
      </w:r>
      <w:r w:rsidR="00ED39DA" w:rsidRPr="00533C38">
        <w:t xml:space="preserve"> are</w:t>
      </w:r>
      <w:r w:rsidR="00F851CB" w:rsidRPr="00533C38">
        <w:t xml:space="preserve"> therefore</w:t>
      </w:r>
      <w:r w:rsidR="006545D9" w:rsidRPr="00533C38">
        <w:t xml:space="preserve"> less accurate </w:t>
      </w:r>
      <w:r w:rsidR="00A07FD1" w:rsidRPr="00533C38">
        <w:t>for</w:t>
      </w:r>
      <w:r w:rsidR="006545D9" w:rsidRPr="00533C38">
        <w:t xml:space="preserve"> categorising sedentary time</w:t>
      </w:r>
      <w:r w:rsidR="00563123" w:rsidRPr="00533C38">
        <w:t>, standing</w:t>
      </w:r>
      <w:r w:rsidR="00203050" w:rsidRPr="00533C38">
        <w:t xml:space="preserve"> and breaks in </w:t>
      </w:r>
      <w:r w:rsidR="00203050" w:rsidRPr="00533C38">
        <w:lastRenderedPageBreak/>
        <w:t xml:space="preserve">sedentary time </w:t>
      </w:r>
      <w:r w:rsidR="00203050" w:rsidRPr="00533C38">
        <w:fldChar w:fldCharType="begin">
          <w:fldData xml:space="preserve">PEVuZE5vdGU+PENpdGU+PEF1dGhvcj5Lb3pleS1LZWFkbGU8L0F1dGhvcj48WWVhcj4yMDExPC9Z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</w:fldData>
        </w:fldChar>
      </w:r>
      <w:r w:rsidR="00F8772A" w:rsidRPr="00533C38">
        <w:instrText xml:space="preserve"> ADDIN EN.CITE </w:instrText>
      </w:r>
      <w:r w:rsidR="00F8772A" w:rsidRPr="00533C38">
        <w:fldChar w:fldCharType="begin">
          <w:fldData xml:space="preserve">PEVuZE5vdGU+PENpdGU+PEF1dGhvcj5Lb3pleS1LZWFkbGU8L0F1dGhvcj48WWVhcj4yMDExPC9Z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</w:fldData>
        </w:fldChar>
      </w:r>
      <w:r w:rsidR="00F8772A" w:rsidRPr="00533C38">
        <w:instrText xml:space="preserve"> ADDIN EN.CITE.DATA </w:instrText>
      </w:r>
      <w:r w:rsidR="00F8772A" w:rsidRPr="00533C38">
        <w:fldChar w:fldCharType="end"/>
      </w:r>
      <w:r w:rsidR="00203050" w:rsidRPr="00533C38">
        <w:fldChar w:fldCharType="separate"/>
      </w:r>
      <w:r w:rsidR="00F8772A" w:rsidRPr="00533C38">
        <w:rPr>
          <w:noProof/>
        </w:rPr>
        <w:t>(17, 18)</w:t>
      </w:r>
      <w:r w:rsidR="00203050" w:rsidRPr="00533C38">
        <w:fldChar w:fldCharType="end"/>
      </w:r>
      <w:r w:rsidR="00CD395D" w:rsidRPr="00533C38">
        <w:t>.</w:t>
      </w:r>
      <w:r w:rsidR="006545D9" w:rsidRPr="00533C38">
        <w:t xml:space="preserve"> </w:t>
      </w:r>
      <w:r w:rsidR="00A23E23" w:rsidRPr="00533C38">
        <w:t xml:space="preserve">In contrast to physical activity, sedentary behaviour is thought to be detrimental to psychological wellbeing </w:t>
      </w:r>
      <w:r w:rsidR="00A23E23" w:rsidRPr="00533C38">
        <w:fldChar w:fldCharType="begin">
          <w:fldData xml:space="preserve">PEVuZE5vdGU+PENpdGU+PEF1dGhvcj5IYW1lcjwvQXV0aG9yPjxZZWFyPjIwMTA8L1llYXI+PFJl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</w:fldData>
        </w:fldChar>
      </w:r>
      <w:r w:rsidR="00F8772A" w:rsidRPr="00533C38">
        <w:instrText xml:space="preserve"> ADDIN EN.CITE </w:instrText>
      </w:r>
      <w:r w:rsidR="00F8772A" w:rsidRPr="00533C38">
        <w:fldChar w:fldCharType="begin">
          <w:fldData xml:space="preserve">PEVuZE5vdGU+PENpdGU+PEF1dGhvcj5IYW1lcjwvQXV0aG9yPjxZZWFyPjIwMTA8L1llYXI+PFJl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</w:fldData>
        </w:fldChar>
      </w:r>
      <w:r w:rsidR="00F8772A" w:rsidRPr="00533C38">
        <w:instrText xml:space="preserve"> ADDIN EN.CITE.DATA </w:instrText>
      </w:r>
      <w:r w:rsidR="00F8772A" w:rsidRPr="00533C38">
        <w:fldChar w:fldCharType="end"/>
      </w:r>
      <w:r w:rsidR="00A23E23" w:rsidRPr="00533C38">
        <w:fldChar w:fldCharType="separate"/>
      </w:r>
      <w:r w:rsidR="00F8772A" w:rsidRPr="00533C38">
        <w:rPr>
          <w:noProof/>
        </w:rPr>
        <w:t>(19, 10, 20)</w:t>
      </w:r>
      <w:r w:rsidR="00A23E23" w:rsidRPr="00533C38">
        <w:fldChar w:fldCharType="end"/>
      </w:r>
      <w:r w:rsidR="00A23E23" w:rsidRPr="00533C38">
        <w:t>, independent of physical activity levels. Despite this, few studies have quantified how sedentary behaviour is associated with acute affective states.</w:t>
      </w:r>
      <w:r w:rsidR="005A59E4" w:rsidRPr="00533C38">
        <w:t xml:space="preserve"> Further, </w:t>
      </w:r>
      <w:r w:rsidR="00694C10" w:rsidRPr="00533C38">
        <w:t xml:space="preserve">recent </w:t>
      </w:r>
      <w:r w:rsidR="005A59E4" w:rsidRPr="00533C38">
        <w:t>evidence</w:t>
      </w:r>
      <w:r w:rsidR="00694C10" w:rsidRPr="00533C38">
        <w:t xml:space="preserve"> has emerged</w:t>
      </w:r>
      <w:r w:rsidR="005A59E4" w:rsidRPr="00533C38">
        <w:t xml:space="preserve"> </w:t>
      </w:r>
      <w:r w:rsidR="00694C10" w:rsidRPr="00533C38">
        <w:t>demonstrating that</w:t>
      </w:r>
      <w:r w:rsidR="005A59E4" w:rsidRPr="00533C38">
        <w:t xml:space="preserve"> standing may be associated with improvements to certain quality of life measures including reduced fatigue</w:t>
      </w:r>
      <w:r w:rsidR="00694C10" w:rsidRPr="00533C38">
        <w:t xml:space="preserve"> </w:t>
      </w:r>
      <w:r w:rsidR="00694C10" w:rsidRPr="00533C38">
        <w:fldChar w:fldCharType="begin">
          <w:fldData xml:space="preserve">PEVuZE5vdGU+PENpdGU+PEF1dGhvcj52YW4gUm9la2VsPC9BdXRob3I+PFllYXI+MjAxNjwvWWVh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</w:fldData>
        </w:fldChar>
      </w:r>
      <w:r w:rsidR="00694C10" w:rsidRPr="00533C38">
        <w:instrText xml:space="preserve"> ADDIN EN.CITE </w:instrText>
      </w:r>
      <w:r w:rsidR="00694C10" w:rsidRPr="00533C38">
        <w:fldChar w:fldCharType="begin">
          <w:fldData xml:space="preserve">PEVuZE5vdGU+PENpdGU+PEF1dGhvcj52YW4gUm9la2VsPC9BdXRob3I+PFllYXI+MjAxNjwvWWVh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</w:fldData>
        </w:fldChar>
      </w:r>
      <w:r w:rsidR="00694C10" w:rsidRPr="00533C38">
        <w:instrText xml:space="preserve"> ADDIN EN.CITE.DATA </w:instrText>
      </w:r>
      <w:r w:rsidR="00694C10" w:rsidRPr="00533C38">
        <w:fldChar w:fldCharType="end"/>
      </w:r>
      <w:r w:rsidR="00694C10" w:rsidRPr="00533C38">
        <w:fldChar w:fldCharType="separate"/>
      </w:r>
      <w:r w:rsidR="00694C10" w:rsidRPr="00533C38">
        <w:rPr>
          <w:noProof/>
        </w:rPr>
        <w:t>(21)</w:t>
      </w:r>
      <w:r w:rsidR="00694C10" w:rsidRPr="00533C38">
        <w:fldChar w:fldCharType="end"/>
      </w:r>
      <w:r w:rsidR="00694C10" w:rsidRPr="00533C38">
        <w:t xml:space="preserve"> and </w:t>
      </w:r>
      <w:r w:rsidR="00820E99" w:rsidRPr="00533C38">
        <w:t xml:space="preserve">increased </w:t>
      </w:r>
      <w:r w:rsidR="00694C10" w:rsidRPr="00533C38">
        <w:t xml:space="preserve">social functioning </w:t>
      </w:r>
      <w:r w:rsidR="00694C10" w:rsidRPr="00533C38">
        <w:fldChar w:fldCharType="begin">
          <w:fldData xml:space="preserve">PEVuZE5vdGU+PENpdGU+PEF1dGhvcj5EaW5pejwvQXV0aG9yPjxZZWFyPjIwMTY8L1llYXI+PFJl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</w:fldData>
        </w:fldChar>
      </w:r>
      <w:r w:rsidR="00694C10" w:rsidRPr="00533C38">
        <w:instrText xml:space="preserve"> ADDIN EN.CITE </w:instrText>
      </w:r>
      <w:r w:rsidR="00694C10" w:rsidRPr="00533C38">
        <w:fldChar w:fldCharType="begin">
          <w:fldData xml:space="preserve">PEVuZE5vdGU+PENpdGU+PEF1dGhvcj5EaW5pejwvQXV0aG9yPjxZZWFyPjIwMTY8L1llYXI+PFJl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</w:fldData>
        </w:fldChar>
      </w:r>
      <w:r w:rsidR="00694C10" w:rsidRPr="00533C38">
        <w:instrText xml:space="preserve"> ADDIN EN.CITE.DATA </w:instrText>
      </w:r>
      <w:r w:rsidR="00694C10" w:rsidRPr="00533C38">
        <w:fldChar w:fldCharType="end"/>
      </w:r>
      <w:r w:rsidR="00694C10" w:rsidRPr="00533C38">
        <w:fldChar w:fldCharType="separate"/>
      </w:r>
      <w:r w:rsidR="00694C10" w:rsidRPr="00533C38">
        <w:rPr>
          <w:noProof/>
        </w:rPr>
        <w:t>(22)</w:t>
      </w:r>
      <w:r w:rsidR="00694C10" w:rsidRPr="00533C38">
        <w:fldChar w:fldCharType="end"/>
      </w:r>
      <w:r w:rsidR="00694C10" w:rsidRPr="00533C38">
        <w:t>.</w:t>
      </w:r>
      <w:r w:rsidR="00820E99" w:rsidRPr="00533C38">
        <w:t xml:space="preserve"> </w:t>
      </w:r>
      <w:r w:rsidR="000E66B7" w:rsidRPr="00533C38">
        <w:t xml:space="preserve">Through a cognitive appraisal process, even activities at a lower intensity can be beneficial for affective states </w:t>
      </w:r>
      <w:r w:rsidR="000E66B7" w:rsidRPr="00533C38">
        <w:fldChar w:fldCharType="begin"/>
      </w:r>
      <w:r w:rsidR="000E66B7" w:rsidRPr="00533C38">
        <w:instrText xml:space="preserve"> ADDIN EN.CITE &lt;EndNote&gt;&lt;Cite&gt;&lt;Author&gt;Ekkekakis&lt;/Author&gt;&lt;Year&gt;2003&lt;/Year&gt;&lt;RecNum&gt;58&lt;/RecNum&gt;&lt;DisplayText&gt;(23)&lt;/DisplayText&gt;&lt;record&gt;&lt;rec-number&gt;58&lt;/rec-number&gt;&lt;foreign-keys&gt;&lt;key app="EN" db-id="teserzdw62v256exvzy5ftsr2r22ff5r9ea2" timestamp="1487867767"&gt;58&lt;/key&gt;&lt;/foreign-keys&gt;&lt;ref-type name="Journal Article"&gt;17&lt;/ref-type&gt;&lt;contributors&gt;&lt;authors&gt;&lt;author&gt;Ekkekakis, P.&lt;/author&gt;&lt;/authors&gt;&lt;/contributors&gt;&lt;auth-address&gt;Iowa State Univ, Dept Hlth &amp;amp; Human Performance, Ames, IA 50011 USA&lt;/auth-address&gt;&lt;titles&gt;&lt;title&gt;Pleasure and displeasure from the body: Perspectives from exercise&lt;/title&gt;&lt;secondary-title&gt;Cognition &amp;amp; Emotion&lt;/secondary-title&gt;&lt;alt-title&gt;Cognition Emotion&lt;/alt-title&gt;&lt;/titles&gt;&lt;periodical&gt;&lt;full-title&gt;Cognition &amp;amp; Emotion&lt;/full-title&gt;&lt;abbr-1&gt;Cognition Emotion&lt;/abbr-1&gt;&lt;/periodical&gt;&lt;alt-periodical&gt;&lt;full-title&gt;Cognition &amp;amp; Emotion&lt;/full-title&gt;&lt;abbr-1&gt;Cognition Emotion&lt;/abbr-1&gt;&lt;/alt-periodical&gt;&lt;pages&gt;213-239&lt;/pages&gt;&lt;volume&gt;17&lt;/volume&gt;&lt;number&gt;2&lt;/number&gt;&lt;keywords&gt;&lt;keyword&gt;opponent-process theory&lt;/keyword&gt;&lt;keyword&gt;self-efficacy&lt;/keyword&gt;&lt;keyword&gt;affective responses&lt;/keyword&gt;&lt;keyword&gt;amygdaloid complex&lt;/keyword&gt;&lt;keyword&gt;perceived exertion&lt;/keyword&gt;&lt;keyword&gt;moderate exercise&lt;/keyword&gt;&lt;keyword&gt;aerobic exercise&lt;/keyword&gt;&lt;keyword&gt;state anxiety&lt;/keyword&gt;&lt;keyword&gt;afferent connections&lt;/keyword&gt;&lt;keyword&gt;psychological affect&lt;/keyword&gt;&lt;/keywords&gt;&lt;dates&gt;&lt;year&gt;2003&lt;/year&gt;&lt;/dates&gt;&lt;isbn&gt;0269-9931&lt;/isbn&gt;&lt;accession-num&gt;WOS:000180765800004&lt;/accession-num&gt;&lt;urls&gt;&lt;related-urls&gt;&lt;url&gt;&amp;lt;Go to ISI&amp;gt;://WOS:000180765800004&lt;/url&gt;&lt;/related-urls&gt;&lt;/urls&gt;&lt;electronic-resource-num&gt;10.1080/02699930244000282&lt;/electronic-resource-num&gt;&lt;language&gt;English&lt;/language&gt;&lt;/record&gt;&lt;/Cite&gt;&lt;/EndNote&gt;</w:instrText>
      </w:r>
      <w:r w:rsidR="000E66B7" w:rsidRPr="00533C38">
        <w:fldChar w:fldCharType="separate"/>
      </w:r>
      <w:r w:rsidR="000E66B7" w:rsidRPr="00533C38">
        <w:rPr>
          <w:noProof/>
        </w:rPr>
        <w:t>(23)</w:t>
      </w:r>
      <w:r w:rsidR="000E66B7" w:rsidRPr="00533C38">
        <w:fldChar w:fldCharType="end"/>
      </w:r>
      <w:r w:rsidR="000E66B7" w:rsidRPr="00533C38">
        <w:t xml:space="preserve">. </w:t>
      </w:r>
      <w:r w:rsidR="005A59E4" w:rsidRPr="00533C38">
        <w:t xml:space="preserve"> </w:t>
      </w:r>
      <w:r w:rsidR="00694C10" w:rsidRPr="00533C38">
        <w:t>However, the acute and</w:t>
      </w:r>
      <w:r w:rsidR="00820E99" w:rsidRPr="00533C38">
        <w:t xml:space="preserve"> habitual</w:t>
      </w:r>
      <w:r w:rsidR="00694C10" w:rsidRPr="00533C38">
        <w:t xml:space="preserve"> effects of standing</w:t>
      </w:r>
      <w:r w:rsidR="009456B9" w:rsidRPr="00533C38">
        <w:t xml:space="preserve"> and sit-to-stand transitions</w:t>
      </w:r>
      <w:r w:rsidR="00820E99" w:rsidRPr="00533C38">
        <w:t xml:space="preserve"> on affective states have not been explored.</w:t>
      </w:r>
      <w:r w:rsidR="00694C10" w:rsidRPr="00533C38">
        <w:t xml:space="preserve"> </w:t>
      </w:r>
      <w:r w:rsidR="00A23E23" w:rsidRPr="00533C38">
        <w:t xml:space="preserve"> </w:t>
      </w:r>
      <w:r w:rsidR="00CD395D" w:rsidRPr="00533C38">
        <w:t>Methods that can detect postural allocation may be more reliable for determining sitting</w:t>
      </w:r>
      <w:r w:rsidR="009456B9" w:rsidRPr="00533C38">
        <w:t xml:space="preserve"> and standing</w:t>
      </w:r>
      <w:r w:rsidR="00CD395D" w:rsidRPr="00533C38">
        <w:t xml:space="preserve"> </w:t>
      </w:r>
      <w:r w:rsidR="00A07FD1" w:rsidRPr="00533C38">
        <w:t>tim</w:t>
      </w:r>
      <w:r w:rsidR="000417C9" w:rsidRPr="00533C38">
        <w:t>e</w:t>
      </w:r>
      <w:r w:rsidR="009456B9" w:rsidRPr="00533C38">
        <w:t xml:space="preserve">, which </w:t>
      </w:r>
      <w:r w:rsidR="00933A0D" w:rsidRPr="00533C38">
        <w:t xml:space="preserve">may help </w:t>
      </w:r>
      <w:r w:rsidR="00062DF0" w:rsidRPr="00533C38">
        <w:t>us better understand</w:t>
      </w:r>
      <w:r w:rsidR="00D217E8" w:rsidRPr="00533C38">
        <w:t xml:space="preserve"> the associations</w:t>
      </w:r>
      <w:r w:rsidR="009743DA" w:rsidRPr="00533C38">
        <w:t xml:space="preserve"> of sedentary time and standing/light activity with affective states</w:t>
      </w:r>
      <w:r w:rsidR="00CA7B86" w:rsidRPr="00533C38">
        <w:t xml:space="preserve"> </w:t>
      </w:r>
      <w:r w:rsidR="007D5CAB" w:rsidRPr="00533C38">
        <w:fldChar w:fldCharType="begin"/>
      </w:r>
      <w:r w:rsidR="00F8772A" w:rsidRPr="00533C38">
        <w:instrText xml:space="preserve"> ADDIN EN.CITE &lt;EndNote&gt;&lt;Cite&gt;&lt;Author&gt;Kozey-Keadle&lt;/Author&gt;&lt;Year&gt;2011&lt;/Year&gt;&lt;RecNum&gt;41&lt;/RecNum&gt;&lt;DisplayText&gt;(17)&lt;/DisplayText&gt;&lt;record&gt;&lt;rec-number&gt;41&lt;/rec-number&gt;&lt;foreign-keys&gt;&lt;key app="EN" db-id="teserzdw62v256exvzy5ftsr2r22ff5r9ea2" timestamp="1467711997"&gt;41&lt;/key&gt;&lt;/foreign-keys&gt;&lt;ref-type name="Journal Article"&gt;17&lt;/ref-type&gt;&lt;contributors&gt;&lt;authors&gt;&lt;author&gt;Kozey-Keadle, S.&lt;/author&gt;&lt;author&gt;Libertine, A.&lt;/author&gt;&lt;author&gt;Lyden, K.&lt;/author&gt;&lt;author&gt;Staudenmayer, J.&lt;/author&gt;&lt;author&gt;Freedson, P. S.&lt;/author&gt;&lt;/authors&gt;&lt;/contributors&gt;&lt;auth-address&gt;Univ Massachusetts, Dept Kinesiol, Amherst, MA 01003 USA&amp;#xD;Univ Massachusetts, Dept Math &amp;amp; Stat, Amherst, MA 01003 USA&lt;/auth-address&gt;&lt;titles&gt;&lt;title&gt;Validation of Wearable Monitors for Assessing Sedentary Behavior&lt;/title&gt;&lt;secondary-title&gt;Medicine and Science in Sports and Exercise&lt;/secondary-title&gt;&lt;alt-title&gt;Med Sci Sport Exer&lt;/alt-title&gt;&lt;/titles&gt;&lt;periodical&gt;&lt;full-title&gt;Medicine and science in sports and exercise&lt;/full-title&gt;&lt;abbr-1&gt;Med Sci Sports Exerc&lt;/abbr-1&gt;&lt;/periodical&gt;&lt;pages&gt;1561-1567&lt;/pages&gt;&lt;volume&gt;43&lt;/volume&gt;&lt;number&gt;8&lt;/number&gt;&lt;keywords&gt;&lt;keyword&gt;measurement&lt;/keyword&gt;&lt;keyword&gt;direct observation&lt;/keyword&gt;&lt;keyword&gt;accelerometer&lt;/keyword&gt;&lt;keyword&gt;sitting time&lt;/keyword&gt;&lt;keyword&gt;physical-activity&lt;/keyword&gt;&lt;keyword&gt;actigraph accelerometers&lt;/keyword&gt;&lt;keyword&gt;australian adults&lt;/keyword&gt;&lt;keyword&gt;plasma-glucose&lt;/keyword&gt;&lt;keyword&gt;life-style&lt;/keyword&gt;&lt;keyword&gt;obesity&lt;/keyword&gt;&lt;keyword&gt;time&lt;/keyword&gt;&lt;keyword&gt;associations&lt;/keyword&gt;&lt;keyword&gt;mortality&lt;/keyword&gt;&lt;keyword&gt;ausdiab&lt;/keyword&gt;&lt;/keywords&gt;&lt;dates&gt;&lt;year&gt;2011&lt;/year&gt;&lt;pub-dates&gt;&lt;date&gt;Aug&lt;/date&gt;&lt;/pub-dates&gt;&lt;/dates&gt;&lt;isbn&gt;0195-9131&lt;/isbn&gt;&lt;accession-num&gt;WOS:000292773000023&lt;/accession-num&gt;&lt;urls&gt;&lt;related-urls&gt;&lt;url&gt;&amp;lt;Go to ISI&amp;gt;://WOS:000292773000023&lt;/url&gt;&lt;/related-urls&gt;&lt;/urls&gt;&lt;electronic-resource-num&gt;10.1249/MSS.0b013e31820ce174&lt;/electronic-resource-num&gt;&lt;language&gt;English&lt;/language&gt;&lt;/record&gt;&lt;/Cite&gt;&lt;/EndNote&gt;</w:instrText>
      </w:r>
      <w:r w:rsidR="007D5CAB" w:rsidRPr="00533C38">
        <w:fldChar w:fldCharType="separate"/>
      </w:r>
      <w:r w:rsidR="00F8772A" w:rsidRPr="00533C38">
        <w:rPr>
          <w:noProof/>
        </w:rPr>
        <w:t>(17)</w:t>
      </w:r>
      <w:r w:rsidR="007D5CAB" w:rsidRPr="00533C38">
        <w:fldChar w:fldCharType="end"/>
      </w:r>
      <w:r w:rsidR="00F66FF6" w:rsidRPr="00533C38">
        <w:t>.</w:t>
      </w:r>
      <w:r w:rsidR="004777F2" w:rsidRPr="00533C38">
        <w:t xml:space="preserve"> </w:t>
      </w:r>
      <w:r w:rsidRPr="00533C38">
        <w:t xml:space="preserve">To </w:t>
      </w:r>
      <w:r w:rsidR="000F77A8" w:rsidRPr="00533C38">
        <w:t>the best of our knowledge</w:t>
      </w:r>
      <w:r w:rsidRPr="00533C38">
        <w:t xml:space="preserve">, </w:t>
      </w:r>
      <w:r w:rsidR="000F77A8" w:rsidRPr="00533C38">
        <w:t xml:space="preserve">there have been no </w:t>
      </w:r>
      <w:r w:rsidR="00D25A87" w:rsidRPr="00533C38">
        <w:t>stud</w:t>
      </w:r>
      <w:r w:rsidR="000F77A8" w:rsidRPr="00533C38">
        <w:t xml:space="preserve">ies </w:t>
      </w:r>
      <w:r w:rsidR="00ED39DA" w:rsidRPr="00533C38">
        <w:t>investigat</w:t>
      </w:r>
      <w:r w:rsidR="000F77A8" w:rsidRPr="00533C38">
        <w:t>ing</w:t>
      </w:r>
      <w:r w:rsidR="00ED39DA" w:rsidRPr="00533C38">
        <w:t xml:space="preserve"> </w:t>
      </w:r>
      <w:r w:rsidRPr="00533C38">
        <w:t>the within-person associations between activity</w:t>
      </w:r>
      <w:r w:rsidR="000F77A8" w:rsidRPr="00533C38">
        <w:t xml:space="preserve"> levels</w:t>
      </w:r>
      <w:r w:rsidR="00D25A87" w:rsidRPr="00533C38">
        <w:t xml:space="preserve"> </w:t>
      </w:r>
      <w:r w:rsidRPr="00533C38">
        <w:t>and</w:t>
      </w:r>
      <w:r w:rsidR="00D25A87" w:rsidRPr="00533C38">
        <w:t xml:space="preserve"> </w:t>
      </w:r>
      <w:r w:rsidR="001D54D3" w:rsidRPr="001D54D3">
        <w:rPr>
          <w:color w:val="FF0000"/>
          <w:u w:val="single"/>
        </w:rPr>
        <w:t>daily assessments of</w:t>
      </w:r>
      <w:r w:rsidR="00D25A87" w:rsidRPr="001D54D3">
        <w:rPr>
          <w:color w:val="FF0000"/>
        </w:rPr>
        <w:t xml:space="preserve"> </w:t>
      </w:r>
      <w:r w:rsidR="00D25A87" w:rsidRPr="00D0030F">
        <w:t>affective states</w:t>
      </w:r>
      <w:r>
        <w:t xml:space="preserve"> </w:t>
      </w:r>
      <w:r w:rsidR="000F77A8">
        <w:t>with</w:t>
      </w:r>
      <w:r w:rsidR="00D25A87" w:rsidRPr="00D0030F">
        <w:t xml:space="preserve"> appropriate objective measures of sedentary </w:t>
      </w:r>
      <w:r w:rsidR="00D25A87" w:rsidRPr="00533C38">
        <w:t xml:space="preserve">time. </w:t>
      </w:r>
      <w:r w:rsidR="000829F8" w:rsidRPr="00533C38">
        <w:t xml:space="preserve">We hypothesised that </w:t>
      </w:r>
      <w:r w:rsidR="00EA3F24" w:rsidRPr="00533C38">
        <w:t xml:space="preserve">higher </w:t>
      </w:r>
      <w:r w:rsidR="000829F8" w:rsidRPr="00533C38">
        <w:t xml:space="preserve">overall and daily </w:t>
      </w:r>
      <w:r w:rsidR="00873B51" w:rsidRPr="00533C38">
        <w:t>increases</w:t>
      </w:r>
      <w:r w:rsidR="000829F8" w:rsidRPr="00533C38">
        <w:t xml:space="preserve"> in </w:t>
      </w:r>
      <w:r w:rsidR="001F6D9F" w:rsidRPr="00533C38">
        <w:t xml:space="preserve">free-living </w:t>
      </w:r>
      <w:r w:rsidR="003A20C7" w:rsidRPr="00533C38">
        <w:t>physical activity, standing and sit-to-stand transitions</w:t>
      </w:r>
      <w:r w:rsidR="00203050" w:rsidRPr="00533C38">
        <w:t xml:space="preserve"> measured across several days</w:t>
      </w:r>
      <w:r w:rsidR="000829F8" w:rsidRPr="00533C38">
        <w:t xml:space="preserve"> would be associated </w:t>
      </w:r>
      <w:r w:rsidR="00873B51" w:rsidRPr="00533C38">
        <w:t xml:space="preserve">with more favourable affective states. Conversely, </w:t>
      </w:r>
      <w:r w:rsidR="00EA3F24" w:rsidRPr="00533C38">
        <w:t xml:space="preserve">higher overall </w:t>
      </w:r>
      <w:r w:rsidR="00873B51" w:rsidRPr="00533C38">
        <w:t>sitting time</w:t>
      </w:r>
      <w:r w:rsidR="00EA3F24" w:rsidRPr="00533C38">
        <w:t xml:space="preserve"> and daily increases in sitting time</w:t>
      </w:r>
      <w:r w:rsidR="00873B51" w:rsidRPr="00533C38">
        <w:t xml:space="preserve"> would be </w:t>
      </w:r>
      <w:r w:rsidR="00BF6270" w:rsidRPr="00533C38">
        <w:t>associated with less favourable affective states</w:t>
      </w:r>
      <w:r w:rsidR="00873B51" w:rsidRPr="00533C38">
        <w:t xml:space="preserve">. </w:t>
      </w:r>
    </w:p>
    <w:p w14:paraId="74D0FE9D" w14:textId="3A1FD6EB" w:rsidR="00B60E58" w:rsidRPr="00D0030F" w:rsidRDefault="009A4EE7" w:rsidP="00260B1D">
      <w:pPr>
        <w:autoSpaceDE w:val="0"/>
        <w:autoSpaceDN w:val="0"/>
        <w:adjustRightInd w:val="0"/>
        <w:spacing w:after="0" w:line="480" w:lineRule="auto"/>
        <w:ind w:firstLine="720"/>
      </w:pPr>
      <w:r w:rsidRPr="00533C38">
        <w:t>T</w:t>
      </w:r>
      <w:r w:rsidR="00A224E7" w:rsidRPr="00533C38">
        <w:t>he</w:t>
      </w:r>
      <w:r w:rsidR="00F7561C" w:rsidRPr="00533C38">
        <w:t xml:space="preserve"> primary aim of the present study was</w:t>
      </w:r>
      <w:r w:rsidR="00A224E7" w:rsidRPr="00533C38">
        <w:t xml:space="preserve"> to determine whether</w:t>
      </w:r>
      <w:r w:rsidR="00EF5E30" w:rsidRPr="00533C38">
        <w:t xml:space="preserve"> objectively measured</w:t>
      </w:r>
      <w:r w:rsidR="0038538E" w:rsidRPr="00533C38">
        <w:t xml:space="preserve"> free-living</w:t>
      </w:r>
      <w:r w:rsidR="00EF5E30" w:rsidRPr="00533C38">
        <w:t xml:space="preserve"> </w:t>
      </w:r>
      <w:r w:rsidR="00EF5E30" w:rsidRPr="00D0030F">
        <w:t>daily physic</w:t>
      </w:r>
      <w:r w:rsidR="001D54D3">
        <w:t>al activity,</w:t>
      </w:r>
      <w:r w:rsidR="001A43CF" w:rsidRPr="00D0030F">
        <w:t xml:space="preserve"> sitting time</w:t>
      </w:r>
      <w:r w:rsidR="001D54D3">
        <w:t xml:space="preserve">, </w:t>
      </w:r>
      <w:r w:rsidR="001D54D3" w:rsidRPr="001D54D3">
        <w:rPr>
          <w:color w:val="FF0000"/>
          <w:u w:val="single"/>
        </w:rPr>
        <w:t>standing, and sit-to-stand transitions</w:t>
      </w:r>
      <w:r w:rsidR="001A43CF" w:rsidRPr="00D0030F">
        <w:t xml:space="preserve"> were</w:t>
      </w:r>
      <w:r w:rsidR="00EF5E30" w:rsidRPr="00D0030F">
        <w:t xml:space="preserve"> associated with </w:t>
      </w:r>
      <w:r w:rsidR="00D217E8" w:rsidRPr="00D0030F">
        <w:t xml:space="preserve">daily </w:t>
      </w:r>
      <w:r w:rsidR="001D54D3" w:rsidRPr="001D54D3">
        <w:rPr>
          <w:color w:val="FF0000"/>
          <w:u w:val="single"/>
        </w:rPr>
        <w:t>assessments of affect</w:t>
      </w:r>
      <w:r w:rsidR="007B54D0" w:rsidRPr="00D0030F">
        <w:t>. This was investigated on a between-person basis, assessing</w:t>
      </w:r>
      <w:r w:rsidR="00BB0D10" w:rsidRPr="00D0030F">
        <w:t xml:space="preserve"> the</w:t>
      </w:r>
      <w:r w:rsidR="007B54D0" w:rsidRPr="00D0030F">
        <w:t xml:space="preserve"> relationships between</w:t>
      </w:r>
      <w:r w:rsidR="00BB0D10" w:rsidRPr="00D0030F">
        <w:t xml:space="preserve"> average</w:t>
      </w:r>
      <w:r w:rsidR="007B54D0" w:rsidRPr="00D0030F">
        <w:t xml:space="preserve"> physical activity across several days and aggregated daily positive and negative affect, and in within-person analyses exploring associations between fluctuations in objective physical activity and </w:t>
      </w:r>
      <w:r w:rsidR="001D54D3" w:rsidRPr="001D54D3">
        <w:rPr>
          <w:color w:val="FF0000"/>
          <w:u w:val="single"/>
        </w:rPr>
        <w:t>affective states</w:t>
      </w:r>
      <w:r w:rsidR="007B54D0" w:rsidRPr="001D54D3">
        <w:rPr>
          <w:color w:val="FF0000"/>
        </w:rPr>
        <w:t xml:space="preserve"> </w:t>
      </w:r>
      <w:r w:rsidR="007B54D0" w:rsidRPr="00D0030F">
        <w:t>across days.</w:t>
      </w:r>
      <w:r w:rsidR="00EF5E30" w:rsidRPr="00D0030F">
        <w:t xml:space="preserve"> </w:t>
      </w:r>
    </w:p>
    <w:p w14:paraId="6B96CAC6" w14:textId="77777777" w:rsidR="004777F2" w:rsidRPr="00D0030F" w:rsidRDefault="004777F2" w:rsidP="00260B1D">
      <w:pPr>
        <w:autoSpaceDE w:val="0"/>
        <w:autoSpaceDN w:val="0"/>
        <w:adjustRightInd w:val="0"/>
        <w:spacing w:after="0" w:line="480" w:lineRule="auto"/>
      </w:pPr>
    </w:p>
    <w:p w14:paraId="09F89645" w14:textId="77777777" w:rsidR="00465C10" w:rsidRPr="00D0030F" w:rsidRDefault="00465C10" w:rsidP="00260B1D">
      <w:pPr>
        <w:autoSpaceDE w:val="0"/>
        <w:autoSpaceDN w:val="0"/>
        <w:adjustRightInd w:val="0"/>
        <w:spacing w:after="0" w:line="480" w:lineRule="auto"/>
      </w:pPr>
    </w:p>
    <w:p w14:paraId="32FC1B3E" w14:textId="77777777" w:rsidR="000E403E" w:rsidRPr="00D0030F" w:rsidRDefault="00010586" w:rsidP="00260B1D">
      <w:pPr>
        <w:autoSpaceDE w:val="0"/>
        <w:autoSpaceDN w:val="0"/>
        <w:adjustRightInd w:val="0"/>
        <w:spacing w:after="0" w:line="480" w:lineRule="auto"/>
        <w:rPr>
          <w:b/>
        </w:rPr>
      </w:pPr>
      <w:r w:rsidRPr="00D0030F">
        <w:rPr>
          <w:b/>
        </w:rPr>
        <w:t>Methods</w:t>
      </w:r>
    </w:p>
    <w:p w14:paraId="03EBBBAD" w14:textId="77777777" w:rsidR="00010586" w:rsidRPr="00D0030F" w:rsidRDefault="00010586" w:rsidP="00260B1D">
      <w:pPr>
        <w:spacing w:after="0" w:line="480" w:lineRule="auto"/>
        <w:rPr>
          <w:i/>
        </w:rPr>
      </w:pPr>
      <w:r w:rsidRPr="00D0030F">
        <w:rPr>
          <w:i/>
        </w:rPr>
        <w:t>Participants</w:t>
      </w:r>
    </w:p>
    <w:p w14:paraId="058B7D32" w14:textId="03CA78C6" w:rsidR="00933A0D" w:rsidRPr="00D0030F" w:rsidRDefault="00E76B41" w:rsidP="00260B1D">
      <w:pPr>
        <w:spacing w:after="0" w:line="480" w:lineRule="auto"/>
      </w:pPr>
      <w:r w:rsidRPr="00D0030F">
        <w:t>Participants (n=57</w:t>
      </w:r>
      <w:r w:rsidR="00EB6E63" w:rsidRPr="00D0030F">
        <w:t xml:space="preserve">, </w:t>
      </w:r>
      <w:r w:rsidR="007158CE" w:rsidRPr="00D0030F">
        <w:t>age</w:t>
      </w:r>
      <w:r w:rsidR="00EB6E63" w:rsidRPr="00D0030F">
        <w:t>d 19 to 41 years</w:t>
      </w:r>
      <w:r w:rsidR="00E35827" w:rsidRPr="00D0030F">
        <w:t>) were recruited as part of</w:t>
      </w:r>
      <w:r w:rsidR="00010586" w:rsidRPr="00D0030F">
        <w:t xml:space="preserve"> a randomised</w:t>
      </w:r>
      <w:r w:rsidR="007158CE" w:rsidRPr="00D0030F">
        <w:t xml:space="preserve"> controlled trial that examined the effects of consuming a tea component (theanine) on ch</w:t>
      </w:r>
      <w:r w:rsidR="00E77825" w:rsidRPr="00D0030F">
        <w:t>anges in blood pressure</w:t>
      </w:r>
      <w:r w:rsidR="007158CE" w:rsidRPr="00D0030F">
        <w:t xml:space="preserve"> during </w:t>
      </w:r>
      <w:r w:rsidR="007158CE" w:rsidRPr="00D0030F">
        <w:lastRenderedPageBreak/>
        <w:t>acute mental stress.</w:t>
      </w:r>
      <w:r w:rsidR="00A93E87" w:rsidRPr="00D0030F">
        <w:t xml:space="preserve"> </w:t>
      </w:r>
      <w:r w:rsidR="00522122" w:rsidRPr="00D0030F">
        <w:t xml:space="preserve">All data analysed in this study were collected prior to the intervention phase of the trial. </w:t>
      </w:r>
      <w:r w:rsidR="00E35827" w:rsidRPr="00D0030F">
        <w:t>Participants were</w:t>
      </w:r>
      <w:r w:rsidR="00522122" w:rsidRPr="00D0030F">
        <w:t xml:space="preserve"> recruited</w:t>
      </w:r>
      <w:r w:rsidR="00E35827" w:rsidRPr="00D0030F">
        <w:t xml:space="preserve"> from University College London</w:t>
      </w:r>
      <w:r w:rsidR="00F66FF6" w:rsidRPr="00D0030F">
        <w:t xml:space="preserve">, </w:t>
      </w:r>
      <w:r w:rsidR="00F73F97" w:rsidRPr="00D0030F">
        <w:t>and</w:t>
      </w:r>
      <w:r w:rsidR="00B829DE" w:rsidRPr="00D0030F">
        <w:t xml:space="preserve"> </w:t>
      </w:r>
      <w:r w:rsidR="00EB6E63" w:rsidRPr="00D0030F">
        <w:t>70</w:t>
      </w:r>
      <w:r w:rsidR="00522122" w:rsidRPr="00D0030F">
        <w:t>% were students</w:t>
      </w:r>
      <w:r w:rsidR="008D0121" w:rsidRPr="00D0030F">
        <w:t xml:space="preserve">. </w:t>
      </w:r>
      <w:r w:rsidR="00522122" w:rsidRPr="00D0030F">
        <w:t xml:space="preserve">Enrolment in </w:t>
      </w:r>
      <w:r w:rsidR="00522122" w:rsidRPr="00533C38">
        <w:t xml:space="preserve">the study required </w:t>
      </w:r>
      <w:r w:rsidR="008D0121" w:rsidRPr="00533C38">
        <w:t>low caffeine consumption</w:t>
      </w:r>
      <w:r w:rsidR="00C3281F" w:rsidRPr="00533C38">
        <w:t>, no history of mental illness, non-smoking</w:t>
      </w:r>
      <w:r w:rsidR="00433A6B" w:rsidRPr="00533C38">
        <w:t xml:space="preserve">, a </w:t>
      </w:r>
      <w:r w:rsidR="00CC3E9E" w:rsidRPr="00533C38">
        <w:t>Body Mass Index (</w:t>
      </w:r>
      <w:r w:rsidR="00433A6B" w:rsidRPr="00533C38">
        <w:t>BMI</w:t>
      </w:r>
      <w:r w:rsidR="00CC3E9E" w:rsidRPr="00533C38">
        <w:t>)</w:t>
      </w:r>
      <w:r w:rsidR="00433A6B" w:rsidRPr="00533C38">
        <w:t xml:space="preserve"> &lt;30 and a </w:t>
      </w:r>
      <w:r w:rsidR="00433A6B" w:rsidRPr="00533C38">
        <w:rPr>
          <w:rStyle w:val="st"/>
        </w:rPr>
        <w:t>General Health Questionnaire (</w:t>
      </w:r>
      <w:r w:rsidR="00433A6B" w:rsidRPr="00533C38">
        <w:rPr>
          <w:rStyle w:val="Emphasis"/>
        </w:rPr>
        <w:t>GHQ</w:t>
      </w:r>
      <w:r w:rsidR="00433A6B" w:rsidRPr="00533C38">
        <w:rPr>
          <w:rStyle w:val="st"/>
        </w:rPr>
        <w:t>-</w:t>
      </w:r>
      <w:r w:rsidR="00433A6B" w:rsidRPr="00533C38">
        <w:rPr>
          <w:rStyle w:val="Emphasis"/>
        </w:rPr>
        <w:t>12</w:t>
      </w:r>
      <w:r w:rsidR="00433A6B" w:rsidRPr="00533C38">
        <w:rPr>
          <w:rStyle w:val="st"/>
        </w:rPr>
        <w:t>) score &lt;4</w:t>
      </w:r>
      <w:r w:rsidR="008D0121" w:rsidRPr="00533C38">
        <w:t>. Participants</w:t>
      </w:r>
      <w:r w:rsidR="00522122" w:rsidRPr="00533C38">
        <w:t xml:space="preserve"> provided written</w:t>
      </w:r>
      <w:r w:rsidR="008D0121" w:rsidRPr="00533C38">
        <w:t xml:space="preserve"> informed consent to participate in the study, and ethical approval was obtained from the </w:t>
      </w:r>
      <w:r w:rsidR="00522122" w:rsidRPr="00533C38">
        <w:t>University College London Research Ethics Committee.</w:t>
      </w:r>
      <w:r w:rsidR="008F74BB" w:rsidRPr="00533C38">
        <w:t xml:space="preserve"> All data were collected between March and July 2015.</w:t>
      </w:r>
    </w:p>
    <w:p w14:paraId="666DE645" w14:textId="77777777" w:rsidR="00260B1D" w:rsidRPr="00D0030F" w:rsidRDefault="00260B1D" w:rsidP="00260B1D">
      <w:pPr>
        <w:spacing w:after="0" w:line="480" w:lineRule="auto"/>
        <w:rPr>
          <w:i/>
        </w:rPr>
      </w:pPr>
    </w:p>
    <w:p w14:paraId="534E941F" w14:textId="77777777" w:rsidR="000E522A" w:rsidRPr="00D0030F" w:rsidRDefault="000E522A" w:rsidP="00260B1D">
      <w:pPr>
        <w:spacing w:after="0" w:line="480" w:lineRule="auto"/>
        <w:rPr>
          <w:i/>
        </w:rPr>
      </w:pPr>
      <w:r w:rsidRPr="00D0030F">
        <w:rPr>
          <w:i/>
        </w:rPr>
        <w:t>Physical activity</w:t>
      </w:r>
    </w:p>
    <w:p w14:paraId="08954281" w14:textId="62AACE36" w:rsidR="00270B0E" w:rsidRPr="00D0030F" w:rsidRDefault="00E77825" w:rsidP="00260B1D">
      <w:pPr>
        <w:spacing w:after="0" w:line="480" w:lineRule="auto"/>
        <w:rPr>
          <w:sz w:val="23"/>
          <w:szCs w:val="23"/>
        </w:rPr>
      </w:pPr>
      <w:r w:rsidRPr="00D0030F">
        <w:t>P</w:t>
      </w:r>
      <w:r w:rsidR="000E522A" w:rsidRPr="00D0030F">
        <w:t>articipants were fitted with an ActivPal accelerometer attache</w:t>
      </w:r>
      <w:r w:rsidR="00FA46C9" w:rsidRPr="00D0030F">
        <w:t>d to the middle of the thigh, which</w:t>
      </w:r>
      <w:r w:rsidR="000E522A" w:rsidRPr="00D0030F">
        <w:t xml:space="preserve"> was worn</w:t>
      </w:r>
      <w:r w:rsidR="00270B0E" w:rsidRPr="00D0030F">
        <w:t xml:space="preserve"> all day</w:t>
      </w:r>
      <w:r w:rsidR="000E522A" w:rsidRPr="00D0030F">
        <w:t xml:space="preserve"> for 7 consecutive days</w:t>
      </w:r>
      <w:r w:rsidR="00270B0E" w:rsidRPr="00D0030F">
        <w:t>, including</w:t>
      </w:r>
      <w:r w:rsidRPr="00D0030F">
        <w:t xml:space="preserve"> during</w:t>
      </w:r>
      <w:r w:rsidR="00270B0E" w:rsidRPr="00D0030F">
        <w:t xml:space="preserve"> sleep. Devices were fitted with a waterproof dressing allowing them to be worn during bathing, swimming and other water-based activities.</w:t>
      </w:r>
      <w:r w:rsidR="00433A6B" w:rsidRPr="00D0030F">
        <w:t xml:space="preserve"> The ActivPal is a</w:t>
      </w:r>
      <w:r w:rsidR="006E7C58">
        <w:t xml:space="preserve"> </w:t>
      </w:r>
      <w:r w:rsidR="00A473AA">
        <w:t xml:space="preserve">validated </w:t>
      </w:r>
      <w:r w:rsidR="00433A6B" w:rsidRPr="00D0030F">
        <w:t xml:space="preserve">uniaxial </w:t>
      </w:r>
      <w:r w:rsidR="005873A3" w:rsidRPr="00D0030F">
        <w:t xml:space="preserve">accelerometer </w:t>
      </w:r>
      <w:r w:rsidR="00CB16FA" w:rsidRPr="00CB16FA">
        <w:rPr>
          <w:color w:val="FF0000"/>
          <w:u w:val="single"/>
        </w:rPr>
        <w:t>which produces a signal related to</w:t>
      </w:r>
      <w:r w:rsidR="00CB16FA" w:rsidRPr="00CB16FA">
        <w:rPr>
          <w:color w:val="FF0000"/>
        </w:rPr>
        <w:t xml:space="preserve"> </w:t>
      </w:r>
      <w:r w:rsidR="005873A3" w:rsidRPr="00D0030F">
        <w:t>the</w:t>
      </w:r>
      <w:r w:rsidR="0041030C" w:rsidRPr="00D0030F">
        <w:t xml:space="preserve"> angle of</w:t>
      </w:r>
      <w:r w:rsidR="005873A3" w:rsidRPr="00D0030F">
        <w:t xml:space="preserve"> </w:t>
      </w:r>
      <w:r w:rsidR="0041030C" w:rsidRPr="00D0030F">
        <w:t>inclination</w:t>
      </w:r>
      <w:r w:rsidR="005873A3" w:rsidRPr="00D0030F">
        <w:t xml:space="preserve"> of the leg </w:t>
      </w:r>
      <w:r w:rsidR="00270B0E" w:rsidRPr="00D0030F">
        <w:rPr>
          <w:sz w:val="23"/>
          <w:szCs w:val="23"/>
        </w:rPr>
        <w:t>to estimate time in different p</w:t>
      </w:r>
      <w:r w:rsidR="00FA46C9" w:rsidRPr="00D0030F">
        <w:rPr>
          <w:sz w:val="23"/>
          <w:szCs w:val="23"/>
        </w:rPr>
        <w:t xml:space="preserve">ostures (e.g. </w:t>
      </w:r>
      <w:r w:rsidR="00270B0E" w:rsidRPr="00D0030F">
        <w:rPr>
          <w:sz w:val="23"/>
          <w:szCs w:val="23"/>
        </w:rPr>
        <w:t>sitting, s</w:t>
      </w:r>
      <w:r w:rsidR="00FA46C9" w:rsidRPr="00D0030F">
        <w:rPr>
          <w:sz w:val="23"/>
          <w:szCs w:val="23"/>
        </w:rPr>
        <w:t>tanding, stepping)</w:t>
      </w:r>
      <w:r w:rsidR="00270B0E" w:rsidRPr="00D0030F">
        <w:rPr>
          <w:sz w:val="23"/>
          <w:szCs w:val="23"/>
        </w:rPr>
        <w:t xml:space="preserve"> and</w:t>
      </w:r>
      <w:r w:rsidR="003A71E7" w:rsidRPr="00D0030F">
        <w:rPr>
          <w:sz w:val="23"/>
          <w:szCs w:val="23"/>
        </w:rPr>
        <w:t xml:space="preserve"> number of</w:t>
      </w:r>
      <w:r w:rsidR="00270B0E" w:rsidRPr="00D0030F">
        <w:rPr>
          <w:sz w:val="23"/>
          <w:szCs w:val="23"/>
        </w:rPr>
        <w:t xml:space="preserve"> </w:t>
      </w:r>
      <w:r w:rsidR="003B582D" w:rsidRPr="00D0030F">
        <w:rPr>
          <w:sz w:val="23"/>
          <w:szCs w:val="23"/>
        </w:rPr>
        <w:t>sit-to-stand transitions</w:t>
      </w:r>
      <w:r w:rsidR="00353910">
        <w:rPr>
          <w:sz w:val="23"/>
          <w:szCs w:val="23"/>
        </w:rPr>
        <w:t xml:space="preserve">, </w:t>
      </w:r>
      <w:r w:rsidR="00353910" w:rsidRPr="00353910">
        <w:rPr>
          <w:color w:val="FF0000"/>
          <w:sz w:val="23"/>
          <w:szCs w:val="23"/>
          <w:u w:val="single"/>
        </w:rPr>
        <w:t>based on proprietary algorithms</w:t>
      </w:r>
      <w:r w:rsidR="0022344B" w:rsidRPr="00353910">
        <w:rPr>
          <w:color w:val="FF0000"/>
          <w:sz w:val="23"/>
          <w:szCs w:val="23"/>
        </w:rPr>
        <w:t xml:space="preserve"> </w:t>
      </w:r>
      <w:r w:rsidR="0022344B" w:rsidRPr="00D0030F">
        <w:rPr>
          <w:sz w:val="23"/>
          <w:szCs w:val="23"/>
        </w:rPr>
        <w:fldChar w:fldCharType="begin">
          <w:fldData xml:space="preserve">PEVuZE5vdGU+PENpdGU+PEF1dGhvcj5HcmFudDwvQXV0aG9yPjxZZWFyPjIwMDY8L1llYXI+PFJl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</w:fldData>
        </w:fldChar>
      </w:r>
      <w:r w:rsidR="000E66B7">
        <w:rPr>
          <w:sz w:val="23"/>
          <w:szCs w:val="23"/>
        </w:rPr>
        <w:instrText xml:space="preserve"> ADDIN EN.CITE </w:instrText>
      </w:r>
      <w:r w:rsidR="000E66B7">
        <w:rPr>
          <w:sz w:val="23"/>
          <w:szCs w:val="23"/>
        </w:rPr>
        <w:fldChar w:fldCharType="begin">
          <w:fldData xml:space="preserve">PEVuZE5vdGU+PENpdGU+PEF1dGhvcj5HcmFudDwvQXV0aG9yPjxZZWFyPjIwMDY8L1llYXI+PFJl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</w:fldData>
        </w:fldChar>
      </w:r>
      <w:r w:rsidR="000E66B7">
        <w:rPr>
          <w:sz w:val="23"/>
          <w:szCs w:val="23"/>
        </w:rPr>
        <w:instrText xml:space="preserve"> ADDIN EN.CITE.DATA </w:instrText>
      </w:r>
      <w:r w:rsidR="000E66B7">
        <w:rPr>
          <w:sz w:val="23"/>
          <w:szCs w:val="23"/>
        </w:rPr>
      </w:r>
      <w:r w:rsidR="000E66B7">
        <w:rPr>
          <w:sz w:val="23"/>
          <w:szCs w:val="23"/>
        </w:rPr>
        <w:fldChar w:fldCharType="end"/>
      </w:r>
      <w:r w:rsidR="0022344B" w:rsidRPr="00D0030F">
        <w:rPr>
          <w:sz w:val="23"/>
          <w:szCs w:val="23"/>
        </w:rPr>
      </w:r>
      <w:r w:rsidR="0022344B" w:rsidRPr="00D0030F">
        <w:rPr>
          <w:sz w:val="23"/>
          <w:szCs w:val="23"/>
        </w:rPr>
        <w:fldChar w:fldCharType="separate"/>
      </w:r>
      <w:r w:rsidR="000E66B7">
        <w:rPr>
          <w:noProof/>
          <w:sz w:val="23"/>
          <w:szCs w:val="23"/>
        </w:rPr>
        <w:t>(24)</w:t>
      </w:r>
      <w:r w:rsidR="0022344B" w:rsidRPr="00D0030F">
        <w:rPr>
          <w:sz w:val="23"/>
          <w:szCs w:val="23"/>
        </w:rPr>
        <w:fldChar w:fldCharType="end"/>
      </w:r>
      <w:r w:rsidR="00270B0E" w:rsidRPr="00D0030F">
        <w:rPr>
          <w:sz w:val="23"/>
          <w:szCs w:val="23"/>
        </w:rPr>
        <w:t xml:space="preserve">. </w:t>
      </w:r>
      <w:r w:rsidR="00A473AA" w:rsidRPr="00533C38">
        <w:rPr>
          <w:sz w:val="23"/>
          <w:szCs w:val="23"/>
        </w:rPr>
        <w:t xml:space="preserve">The </w:t>
      </w:r>
      <w:r w:rsidR="006E7C58" w:rsidRPr="00533C38">
        <w:rPr>
          <w:sz w:val="23"/>
          <w:szCs w:val="23"/>
        </w:rPr>
        <w:t xml:space="preserve">ActivPal </w:t>
      </w:r>
      <w:r w:rsidR="00A473AA" w:rsidRPr="00533C38">
        <w:rPr>
          <w:sz w:val="23"/>
          <w:szCs w:val="23"/>
        </w:rPr>
        <w:t>demonstrates</w:t>
      </w:r>
      <w:r w:rsidR="006E7C58" w:rsidRPr="00533C38">
        <w:rPr>
          <w:sz w:val="23"/>
          <w:szCs w:val="23"/>
        </w:rPr>
        <w:t xml:space="preserve"> good agreement with video observations</w:t>
      </w:r>
      <w:r w:rsidR="00A473AA" w:rsidRPr="00533C38">
        <w:rPr>
          <w:sz w:val="23"/>
          <w:szCs w:val="23"/>
        </w:rPr>
        <w:t xml:space="preserve"> of sitting, standing and walking</w:t>
      </w:r>
      <w:r w:rsidR="00494121" w:rsidRPr="00533C38">
        <w:rPr>
          <w:sz w:val="23"/>
          <w:szCs w:val="23"/>
        </w:rPr>
        <w:t xml:space="preserve"> (mean percentage differences in time spent in postural allocations ranged from -2.0% to 1.4%)</w:t>
      </w:r>
      <w:r w:rsidR="00A473AA" w:rsidRPr="00533C38">
        <w:rPr>
          <w:sz w:val="23"/>
          <w:szCs w:val="23"/>
        </w:rPr>
        <w:t>,</w:t>
      </w:r>
      <w:r w:rsidR="006E7C58" w:rsidRPr="00533C38">
        <w:rPr>
          <w:sz w:val="23"/>
          <w:szCs w:val="23"/>
        </w:rPr>
        <w:t xml:space="preserve"> and</w:t>
      </w:r>
      <w:r w:rsidR="00A473AA" w:rsidRPr="00533C38">
        <w:rPr>
          <w:sz w:val="23"/>
          <w:szCs w:val="23"/>
        </w:rPr>
        <w:t xml:space="preserve"> also </w:t>
      </w:r>
      <w:r w:rsidR="006E7C58" w:rsidRPr="00533C38">
        <w:rPr>
          <w:sz w:val="23"/>
          <w:szCs w:val="23"/>
        </w:rPr>
        <w:t>excellent interdevice reliability</w:t>
      </w:r>
      <w:r w:rsidR="00494121" w:rsidRPr="00533C38">
        <w:rPr>
          <w:sz w:val="23"/>
          <w:szCs w:val="23"/>
        </w:rPr>
        <w:t xml:space="preserve"> (intraclass correlation coefficients ranged from 0.79-0.99) </w:t>
      </w:r>
      <w:r w:rsidR="00A473AA" w:rsidRPr="00533C38">
        <w:rPr>
          <w:sz w:val="23"/>
          <w:szCs w:val="23"/>
        </w:rPr>
        <w:fldChar w:fldCharType="begin"/>
      </w:r>
      <w:r w:rsidR="000E66B7" w:rsidRPr="00533C38">
        <w:rPr>
          <w:sz w:val="23"/>
          <w:szCs w:val="23"/>
        </w:rPr>
        <w:instrText xml:space="preserve"> ADDIN EN.CITE &lt;EndNote&gt;&lt;Cite&gt;&lt;Author&gt;Grant&lt;/Author&gt;&lt;Year&gt;2006&lt;/Year&gt;&lt;RecNum&gt;25&lt;/RecNum&gt;&lt;DisplayText&gt;(24)&lt;/DisplayText&gt;&lt;record&gt;&lt;rec-number&gt;25&lt;/rec-number&gt;&lt;foreign-keys&gt;&lt;key app="EN" db-id="teserzdw62v256exvzy5ftsr2r22ff5r9ea2" timestamp="1462806488"&gt;25&lt;/key&gt;&lt;/foreign-keys&gt;&lt;ref-type name="Journal Article"&gt;17&lt;/ref-type&gt;&lt;contributors&gt;&lt;authors&gt;&lt;author&gt;Grant, P. M.&lt;/author&gt;&lt;author&gt;Ryan, C. G.&lt;/author&gt;&lt;author&gt;Tigbe, W. W.&lt;/author&gt;&lt;author&gt;Granat, M. H.&lt;/author&gt;&lt;/authors&gt;&lt;/contributors&gt;&lt;auth-address&gt;Glasgow Caledonian Univ, Sch Hlth &amp;amp; Social Care, Glasgow G4 0BA, Lanark, Scotland&lt;/auth-address&gt;&lt;titles&gt;&lt;title&gt;The validation of a novel activity monitor in the measurement of posture and motion during everyday activities&lt;/title&gt;&lt;secondary-title&gt;British Journal of Sports Medicine&lt;/secondary-title&gt;&lt;alt-title&gt;Brit J Sport Med&lt;/alt-title&gt;&lt;/titles&gt;&lt;periodical&gt;&lt;full-title&gt;British Journal of Sports Medicine&lt;/full-title&gt;&lt;abbr-1&gt;Brit J Sport Med&lt;/abbr-1&gt;&lt;/periodical&gt;&lt;alt-periodical&gt;&lt;full-title&gt;British Journal of Sports Medicine&lt;/full-title&gt;&lt;abbr-1&gt;Brit J Sport Med&lt;/abbr-1&gt;&lt;/alt-periodical&gt;&lt;pages&gt;992-997&lt;/pages&gt;&lt;volume&gt;40&lt;/volume&gt;&lt;number&gt;12&lt;/number&gt;&lt;keywords&gt;&lt;keyword&gt;physical-activity&lt;/keyword&gt;&lt;keyword&gt;ambulatory accelerometry&lt;/keyword&gt;&lt;keyword&gt;reliability&lt;/keyword&gt;&lt;keyword&gt;validity&lt;/keyword&gt;&lt;keyword&gt;rehabilitation&lt;/keyword&gt;&lt;keyword&gt;behavior&lt;/keyword&gt;&lt;/keywords&gt;&lt;dates&gt;&lt;year&gt;2006&lt;/year&gt;&lt;pub-dates&gt;&lt;date&gt;Dec&lt;/date&gt;&lt;/pub-dates&gt;&lt;/dates&gt;&lt;isbn&gt;0306-3674&lt;/isbn&gt;&lt;accession-num&gt;WOS:000242234700016&lt;/accession-num&gt;&lt;urls&gt;&lt;related-urls&gt;&lt;url&gt;&amp;lt;Go to ISI&amp;gt;://WOS:000242234700016&lt;/url&gt;&lt;/related-urls&gt;&lt;/urls&gt;&lt;electronic-resource-num&gt;10.1136/bjsm.2006.030262&lt;/electronic-resource-num&gt;&lt;language&gt;English&lt;/language&gt;&lt;/record&gt;&lt;/Cite&gt;&lt;/EndNote&gt;</w:instrText>
      </w:r>
      <w:r w:rsidR="00A473AA" w:rsidRPr="00533C38">
        <w:rPr>
          <w:sz w:val="23"/>
          <w:szCs w:val="23"/>
        </w:rPr>
        <w:fldChar w:fldCharType="separate"/>
      </w:r>
      <w:r w:rsidR="000E66B7" w:rsidRPr="00533C38">
        <w:rPr>
          <w:noProof/>
          <w:sz w:val="23"/>
          <w:szCs w:val="23"/>
        </w:rPr>
        <w:t>(24)</w:t>
      </w:r>
      <w:r w:rsidR="00A473AA" w:rsidRPr="00533C38">
        <w:rPr>
          <w:sz w:val="23"/>
          <w:szCs w:val="23"/>
        </w:rPr>
        <w:fldChar w:fldCharType="end"/>
      </w:r>
      <w:r w:rsidR="006E7C58" w:rsidRPr="00533C38">
        <w:rPr>
          <w:sz w:val="23"/>
          <w:szCs w:val="23"/>
        </w:rPr>
        <w:t xml:space="preserve">. </w:t>
      </w:r>
      <w:r w:rsidR="004A273A" w:rsidRPr="00533C38">
        <w:rPr>
          <w:sz w:val="23"/>
          <w:szCs w:val="23"/>
        </w:rPr>
        <w:t xml:space="preserve">Activpal data is recorded </w:t>
      </w:r>
      <w:r w:rsidR="00614973" w:rsidRPr="00533C38">
        <w:rPr>
          <w:sz w:val="23"/>
          <w:szCs w:val="23"/>
        </w:rPr>
        <w:t xml:space="preserve">at </w:t>
      </w:r>
      <w:r w:rsidR="00614973" w:rsidRPr="00D0030F">
        <w:rPr>
          <w:sz w:val="23"/>
          <w:szCs w:val="23"/>
        </w:rPr>
        <w:t>a frequency of</w:t>
      </w:r>
      <w:r w:rsidR="004A273A" w:rsidRPr="00D0030F">
        <w:rPr>
          <w:sz w:val="23"/>
          <w:szCs w:val="23"/>
        </w:rPr>
        <w:t xml:space="preserve"> 20 Hz.</w:t>
      </w:r>
    </w:p>
    <w:p w14:paraId="61250F26" w14:textId="43E8DFFB" w:rsidR="00270B0E" w:rsidRPr="00D0030F" w:rsidRDefault="004A273A" w:rsidP="00260B1D">
      <w:pPr>
        <w:spacing w:after="0" w:line="480" w:lineRule="auto"/>
        <w:ind w:firstLine="720"/>
        <w:rPr>
          <w:sz w:val="23"/>
          <w:szCs w:val="23"/>
        </w:rPr>
      </w:pPr>
      <w:r w:rsidRPr="00D0030F">
        <w:rPr>
          <w:sz w:val="23"/>
          <w:szCs w:val="23"/>
        </w:rPr>
        <w:t xml:space="preserve">After completion of the 7 day wear, ActivPal data were downloaded and processed using the </w:t>
      </w:r>
      <w:r w:rsidR="00EA53AA" w:rsidRPr="00D0030F">
        <w:rPr>
          <w:sz w:val="23"/>
          <w:szCs w:val="23"/>
        </w:rPr>
        <w:t xml:space="preserve">ActivPal </w:t>
      </w:r>
      <w:r w:rsidRPr="00D0030F">
        <w:rPr>
          <w:sz w:val="23"/>
          <w:szCs w:val="23"/>
        </w:rPr>
        <w:t>interface program and exported in</w:t>
      </w:r>
      <w:r w:rsidR="00D21934" w:rsidRPr="00D0030F">
        <w:rPr>
          <w:sz w:val="23"/>
          <w:szCs w:val="23"/>
        </w:rPr>
        <w:t>to</w:t>
      </w:r>
      <w:r w:rsidRPr="00D0030F">
        <w:rPr>
          <w:sz w:val="23"/>
          <w:szCs w:val="23"/>
        </w:rPr>
        <w:t xml:space="preserve"> Excel. </w:t>
      </w:r>
      <w:r w:rsidR="00EA53AA" w:rsidRPr="00D0030F">
        <w:rPr>
          <w:sz w:val="23"/>
          <w:szCs w:val="23"/>
        </w:rPr>
        <w:t>Time-stamped data were summarised in 15 second intervals.</w:t>
      </w:r>
      <w:r w:rsidR="00D21934" w:rsidRPr="00D0030F">
        <w:rPr>
          <w:sz w:val="23"/>
          <w:szCs w:val="23"/>
        </w:rPr>
        <w:t xml:space="preserve"> Days wi</w:t>
      </w:r>
      <w:r w:rsidR="004433DC" w:rsidRPr="00D0030F">
        <w:rPr>
          <w:sz w:val="23"/>
          <w:szCs w:val="23"/>
        </w:rPr>
        <w:t>th unusual episodes</w:t>
      </w:r>
      <w:r w:rsidR="00780B55" w:rsidRPr="00D0030F">
        <w:rPr>
          <w:sz w:val="23"/>
          <w:szCs w:val="23"/>
        </w:rPr>
        <w:t xml:space="preserve"> were removed from analyses based on visual inspection of the raw data.</w:t>
      </w:r>
      <w:r w:rsidR="004433DC" w:rsidRPr="00D0030F">
        <w:rPr>
          <w:sz w:val="23"/>
          <w:szCs w:val="23"/>
        </w:rPr>
        <w:t xml:space="preserve"> </w:t>
      </w:r>
      <w:r w:rsidR="00780B55" w:rsidRPr="00D0030F">
        <w:rPr>
          <w:sz w:val="23"/>
          <w:szCs w:val="23"/>
        </w:rPr>
        <w:t>Days where</w:t>
      </w:r>
      <w:r w:rsidR="00D21934" w:rsidRPr="00D0030F">
        <w:rPr>
          <w:sz w:val="23"/>
          <w:szCs w:val="23"/>
        </w:rPr>
        <w:t xml:space="preserve"> participant</w:t>
      </w:r>
      <w:r w:rsidR="004433DC" w:rsidRPr="00D0030F">
        <w:rPr>
          <w:sz w:val="23"/>
          <w:szCs w:val="23"/>
        </w:rPr>
        <w:t>s</w:t>
      </w:r>
      <w:r w:rsidR="00D21934" w:rsidRPr="00D0030F">
        <w:rPr>
          <w:sz w:val="23"/>
          <w:szCs w:val="23"/>
        </w:rPr>
        <w:t xml:space="preserve"> reported removing the device</w:t>
      </w:r>
      <w:r w:rsidR="00E870A6" w:rsidRPr="00D0030F">
        <w:rPr>
          <w:sz w:val="23"/>
          <w:szCs w:val="23"/>
        </w:rPr>
        <w:t xml:space="preserve"> for </w:t>
      </w:r>
      <w:r w:rsidR="00BF7E4E" w:rsidRPr="00D0030F">
        <w:rPr>
          <w:sz w:val="23"/>
          <w:szCs w:val="23"/>
        </w:rPr>
        <w:t xml:space="preserve">periods longer than </w:t>
      </w:r>
      <w:r w:rsidR="00E870A6" w:rsidRPr="00D0030F">
        <w:rPr>
          <w:sz w:val="23"/>
          <w:szCs w:val="23"/>
        </w:rPr>
        <w:t>60 minutes</w:t>
      </w:r>
      <w:r w:rsidR="00D21934" w:rsidRPr="00D0030F">
        <w:rPr>
          <w:sz w:val="23"/>
          <w:szCs w:val="23"/>
        </w:rPr>
        <w:t xml:space="preserve"> were</w:t>
      </w:r>
      <w:r w:rsidR="00780B55" w:rsidRPr="00D0030F">
        <w:rPr>
          <w:sz w:val="23"/>
          <w:szCs w:val="23"/>
        </w:rPr>
        <w:t xml:space="preserve"> also</w:t>
      </w:r>
      <w:r w:rsidR="00D21934" w:rsidRPr="00D0030F">
        <w:rPr>
          <w:sz w:val="23"/>
          <w:szCs w:val="23"/>
        </w:rPr>
        <w:t xml:space="preserve"> removed from analyses</w:t>
      </w:r>
      <w:r w:rsidR="00E42952" w:rsidRPr="00D0030F">
        <w:rPr>
          <w:sz w:val="23"/>
          <w:szCs w:val="23"/>
        </w:rPr>
        <w:t>, an approach similar to previously published procedures</w:t>
      </w:r>
      <w:r w:rsidR="00005386" w:rsidRPr="00D0030F">
        <w:rPr>
          <w:sz w:val="23"/>
          <w:szCs w:val="23"/>
        </w:rPr>
        <w:t xml:space="preserve"> </w:t>
      </w:r>
      <w:r w:rsidR="007D5CAB" w:rsidRPr="00D0030F">
        <w:rPr>
          <w:sz w:val="23"/>
          <w:szCs w:val="23"/>
        </w:rPr>
        <w:fldChar w:fldCharType="begin">
          <w:fldData xml:space="preserve">PEVuZE5vdGU+PENpdGU+PEF1dGhvcj5TbWl0aDwvQXV0aG9yPjxZZWFyPjIwMTU8L1llYXI+PFJl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</w:fldData>
        </w:fldChar>
      </w:r>
      <w:r w:rsidR="000E66B7">
        <w:rPr>
          <w:sz w:val="23"/>
          <w:szCs w:val="23"/>
        </w:rPr>
        <w:instrText xml:space="preserve"> ADDIN EN.CITE </w:instrText>
      </w:r>
      <w:r w:rsidR="000E66B7">
        <w:rPr>
          <w:sz w:val="23"/>
          <w:szCs w:val="23"/>
        </w:rPr>
        <w:fldChar w:fldCharType="begin">
          <w:fldData xml:space="preserve">PEVuZE5vdGU+PENpdGU+PEF1dGhvcj5TbWl0aDwvQXV0aG9yPjxZZWFyPjIwMTU8L1llYXI+PFJl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</w:fldData>
        </w:fldChar>
      </w:r>
      <w:r w:rsidR="000E66B7">
        <w:rPr>
          <w:sz w:val="23"/>
          <w:szCs w:val="23"/>
        </w:rPr>
        <w:instrText xml:space="preserve"> ADDIN EN.CITE.DATA </w:instrText>
      </w:r>
      <w:r w:rsidR="000E66B7">
        <w:rPr>
          <w:sz w:val="23"/>
          <w:szCs w:val="23"/>
        </w:rPr>
      </w:r>
      <w:r w:rsidR="000E66B7">
        <w:rPr>
          <w:sz w:val="23"/>
          <w:szCs w:val="23"/>
        </w:rPr>
        <w:fldChar w:fldCharType="end"/>
      </w:r>
      <w:r w:rsidR="007D5CAB" w:rsidRPr="00D0030F">
        <w:rPr>
          <w:sz w:val="23"/>
          <w:szCs w:val="23"/>
        </w:rPr>
      </w:r>
      <w:r w:rsidR="007D5CAB" w:rsidRPr="00D0030F">
        <w:rPr>
          <w:sz w:val="23"/>
          <w:szCs w:val="23"/>
        </w:rPr>
        <w:fldChar w:fldCharType="separate"/>
      </w:r>
      <w:r w:rsidR="000E66B7">
        <w:rPr>
          <w:noProof/>
          <w:sz w:val="23"/>
          <w:szCs w:val="23"/>
        </w:rPr>
        <w:t>(25)</w:t>
      </w:r>
      <w:r w:rsidR="007D5CAB" w:rsidRPr="00D0030F">
        <w:rPr>
          <w:sz w:val="23"/>
          <w:szCs w:val="23"/>
        </w:rPr>
        <w:fldChar w:fldCharType="end"/>
      </w:r>
      <w:r w:rsidR="00D21934" w:rsidRPr="00D0030F">
        <w:rPr>
          <w:sz w:val="23"/>
          <w:szCs w:val="23"/>
        </w:rPr>
        <w:t xml:space="preserve">. </w:t>
      </w:r>
      <w:r w:rsidR="00E70196" w:rsidRPr="00D0030F">
        <w:rPr>
          <w:sz w:val="23"/>
          <w:szCs w:val="23"/>
        </w:rPr>
        <w:t xml:space="preserve">The first day of accelerometry data was also excluded due to the potential reactivity effect of wearing the device. </w:t>
      </w:r>
      <w:r w:rsidR="00D21934" w:rsidRPr="00D0030F">
        <w:rPr>
          <w:sz w:val="23"/>
          <w:szCs w:val="23"/>
        </w:rPr>
        <w:t>Time spent sitting, standing</w:t>
      </w:r>
      <w:r w:rsidR="00353910">
        <w:rPr>
          <w:sz w:val="23"/>
          <w:szCs w:val="23"/>
        </w:rPr>
        <w:t xml:space="preserve"> </w:t>
      </w:r>
      <w:r w:rsidR="00353910" w:rsidRPr="00353910">
        <w:rPr>
          <w:color w:val="FF0000"/>
          <w:sz w:val="23"/>
          <w:szCs w:val="23"/>
          <w:u w:val="single"/>
        </w:rPr>
        <w:t>(whilst not stepping)</w:t>
      </w:r>
      <w:r w:rsidR="00D21934" w:rsidRPr="00D0030F">
        <w:rPr>
          <w:sz w:val="23"/>
          <w:szCs w:val="23"/>
        </w:rPr>
        <w:t>, stepping</w:t>
      </w:r>
      <w:r w:rsidR="003B582D" w:rsidRPr="00D0030F">
        <w:rPr>
          <w:sz w:val="23"/>
          <w:szCs w:val="23"/>
        </w:rPr>
        <w:t xml:space="preserve"> (</w:t>
      </w:r>
      <w:r w:rsidR="002C0BA1" w:rsidRPr="00D0030F">
        <w:rPr>
          <w:sz w:val="23"/>
          <w:szCs w:val="23"/>
        </w:rPr>
        <w:t xml:space="preserve">referred to as </w:t>
      </w:r>
      <w:r w:rsidR="003B582D" w:rsidRPr="00D0030F">
        <w:rPr>
          <w:sz w:val="23"/>
          <w:szCs w:val="23"/>
        </w:rPr>
        <w:t>physical activity</w:t>
      </w:r>
      <w:r w:rsidR="006B518A" w:rsidRPr="00D0030F">
        <w:rPr>
          <w:sz w:val="23"/>
          <w:szCs w:val="23"/>
        </w:rPr>
        <w:t xml:space="preserve"> here</w:t>
      </w:r>
      <w:r w:rsidR="002C0BA1" w:rsidRPr="00D0030F">
        <w:rPr>
          <w:sz w:val="23"/>
          <w:szCs w:val="23"/>
        </w:rPr>
        <w:t>in</w:t>
      </w:r>
      <w:r w:rsidR="003B582D" w:rsidRPr="00D0030F">
        <w:rPr>
          <w:sz w:val="23"/>
          <w:szCs w:val="23"/>
        </w:rPr>
        <w:t>)</w:t>
      </w:r>
      <w:r w:rsidR="00D21934" w:rsidRPr="00D0030F">
        <w:rPr>
          <w:sz w:val="23"/>
          <w:szCs w:val="23"/>
        </w:rPr>
        <w:t xml:space="preserve"> and frequency of sit/stand transitions were derived for each </w:t>
      </w:r>
      <w:r w:rsidR="00D21934" w:rsidRPr="00D0030F">
        <w:rPr>
          <w:sz w:val="23"/>
          <w:szCs w:val="23"/>
        </w:rPr>
        <w:lastRenderedPageBreak/>
        <w:t>participant for each day</w:t>
      </w:r>
      <w:r w:rsidR="00F66FF6" w:rsidRPr="00D0030F">
        <w:rPr>
          <w:sz w:val="23"/>
          <w:szCs w:val="23"/>
        </w:rPr>
        <w:t xml:space="preserve"> </w:t>
      </w:r>
      <w:r w:rsidR="00E42952" w:rsidRPr="00D0030F">
        <w:rPr>
          <w:sz w:val="23"/>
          <w:szCs w:val="23"/>
        </w:rPr>
        <w:t>during self-reported waking hours</w:t>
      </w:r>
      <w:r w:rsidR="00D21934" w:rsidRPr="00D0030F">
        <w:rPr>
          <w:sz w:val="23"/>
          <w:szCs w:val="23"/>
        </w:rPr>
        <w:t>.</w:t>
      </w:r>
      <w:r w:rsidR="004433DC" w:rsidRPr="00D0030F">
        <w:rPr>
          <w:sz w:val="23"/>
          <w:szCs w:val="23"/>
        </w:rPr>
        <w:t xml:space="preserve"> </w:t>
      </w:r>
      <w:r w:rsidR="00E70196" w:rsidRPr="00D0030F">
        <w:rPr>
          <w:sz w:val="23"/>
          <w:szCs w:val="23"/>
        </w:rPr>
        <w:t xml:space="preserve">Daily means were also calculated for all activity variables. Participants with no valid days of accelerometer data were excluded from analyses. </w:t>
      </w:r>
    </w:p>
    <w:p w14:paraId="2ED96E6C" w14:textId="77777777" w:rsidR="00260B1D" w:rsidRPr="00D0030F" w:rsidRDefault="00260B1D" w:rsidP="00260B1D">
      <w:pPr>
        <w:spacing w:after="0" w:line="480" w:lineRule="auto"/>
        <w:rPr>
          <w:i/>
          <w:sz w:val="23"/>
          <w:szCs w:val="23"/>
        </w:rPr>
      </w:pPr>
    </w:p>
    <w:p w14:paraId="65C31F29" w14:textId="77777777" w:rsidR="004433DC" w:rsidRPr="00D0030F" w:rsidRDefault="004433DC" w:rsidP="00260B1D">
      <w:pPr>
        <w:spacing w:after="0" w:line="480" w:lineRule="auto"/>
        <w:rPr>
          <w:i/>
          <w:sz w:val="23"/>
          <w:szCs w:val="23"/>
        </w:rPr>
      </w:pPr>
      <w:r w:rsidRPr="00D0030F">
        <w:rPr>
          <w:i/>
          <w:sz w:val="23"/>
          <w:szCs w:val="23"/>
        </w:rPr>
        <w:t>Affective states</w:t>
      </w:r>
    </w:p>
    <w:p w14:paraId="098F597D" w14:textId="2C262ECE" w:rsidR="00137ED0" w:rsidRPr="00D0030F" w:rsidRDefault="00137ED0" w:rsidP="00260B1D">
      <w:pPr>
        <w:spacing w:after="0" w:line="480" w:lineRule="auto"/>
        <w:rPr>
          <w:sz w:val="23"/>
          <w:szCs w:val="23"/>
        </w:rPr>
      </w:pPr>
      <w:r w:rsidRPr="00D0030F">
        <w:rPr>
          <w:sz w:val="23"/>
          <w:szCs w:val="23"/>
        </w:rPr>
        <w:t xml:space="preserve">Positive and negative affect were assessed using a modified </w:t>
      </w:r>
      <w:r w:rsidR="00F73F97" w:rsidRPr="00D0030F">
        <w:rPr>
          <w:sz w:val="23"/>
          <w:szCs w:val="23"/>
        </w:rPr>
        <w:t xml:space="preserve">version of the positive and negative emotional style scales </w:t>
      </w:r>
      <w:r w:rsidR="00A740F0" w:rsidRPr="00D0030F">
        <w:rPr>
          <w:sz w:val="23"/>
          <w:szCs w:val="23"/>
        </w:rPr>
        <w:t>devised</w:t>
      </w:r>
      <w:r w:rsidR="00F73F97" w:rsidRPr="00D0030F">
        <w:rPr>
          <w:sz w:val="23"/>
          <w:szCs w:val="23"/>
        </w:rPr>
        <w:t xml:space="preserve"> by </w:t>
      </w:r>
      <w:r w:rsidRPr="00D0030F">
        <w:rPr>
          <w:sz w:val="23"/>
          <w:szCs w:val="23"/>
        </w:rPr>
        <w:t xml:space="preserve">Cohen </w:t>
      </w:r>
      <w:r w:rsidR="00BB0D10" w:rsidRPr="00D0030F">
        <w:rPr>
          <w:sz w:val="23"/>
          <w:szCs w:val="23"/>
        </w:rPr>
        <w:t>and colleagues</w:t>
      </w:r>
      <w:r w:rsidR="0022344B" w:rsidRPr="00D0030F">
        <w:rPr>
          <w:sz w:val="23"/>
          <w:szCs w:val="23"/>
        </w:rPr>
        <w:t xml:space="preserve"> </w:t>
      </w:r>
      <w:r w:rsidR="0022344B" w:rsidRPr="00D0030F">
        <w:rPr>
          <w:sz w:val="23"/>
          <w:szCs w:val="23"/>
        </w:rPr>
        <w:fldChar w:fldCharType="begin">
          <w:fldData xml:space="preserve">PEVuZE5vdGU+PENpdGU+PEF1dGhvcj5Db2hlbjwvQXV0aG9yPjxZZWFyPjIwMDM8L1llYXI+PFJl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</w:fldData>
        </w:fldChar>
      </w:r>
      <w:r w:rsidR="000E66B7">
        <w:rPr>
          <w:sz w:val="23"/>
          <w:szCs w:val="23"/>
        </w:rPr>
        <w:instrText xml:space="preserve"> ADDIN EN.CITE </w:instrText>
      </w:r>
      <w:r w:rsidR="000E66B7">
        <w:rPr>
          <w:sz w:val="23"/>
          <w:szCs w:val="23"/>
        </w:rPr>
        <w:fldChar w:fldCharType="begin">
          <w:fldData xml:space="preserve">PEVuZE5vdGU+PENpdGU+PEF1dGhvcj5Db2hlbjwvQXV0aG9yPjxZZWFyPjIwMDM8L1llYXI+PFJl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</w:fldData>
        </w:fldChar>
      </w:r>
      <w:r w:rsidR="000E66B7">
        <w:rPr>
          <w:sz w:val="23"/>
          <w:szCs w:val="23"/>
        </w:rPr>
        <w:instrText xml:space="preserve"> ADDIN EN.CITE.DATA </w:instrText>
      </w:r>
      <w:r w:rsidR="000E66B7">
        <w:rPr>
          <w:sz w:val="23"/>
          <w:szCs w:val="23"/>
        </w:rPr>
      </w:r>
      <w:r w:rsidR="000E66B7">
        <w:rPr>
          <w:sz w:val="23"/>
          <w:szCs w:val="23"/>
        </w:rPr>
        <w:fldChar w:fldCharType="end"/>
      </w:r>
      <w:r w:rsidR="0022344B" w:rsidRPr="00D0030F">
        <w:rPr>
          <w:sz w:val="23"/>
          <w:szCs w:val="23"/>
        </w:rPr>
      </w:r>
      <w:r w:rsidR="0022344B" w:rsidRPr="00D0030F">
        <w:rPr>
          <w:sz w:val="23"/>
          <w:szCs w:val="23"/>
        </w:rPr>
        <w:fldChar w:fldCharType="separate"/>
      </w:r>
      <w:r w:rsidR="000E66B7">
        <w:rPr>
          <w:noProof/>
          <w:sz w:val="23"/>
          <w:szCs w:val="23"/>
        </w:rPr>
        <w:t>(26)</w:t>
      </w:r>
      <w:r w:rsidR="0022344B" w:rsidRPr="00D0030F">
        <w:rPr>
          <w:sz w:val="23"/>
          <w:szCs w:val="23"/>
        </w:rPr>
        <w:fldChar w:fldCharType="end"/>
      </w:r>
      <w:r w:rsidRPr="00D0030F">
        <w:rPr>
          <w:sz w:val="23"/>
          <w:szCs w:val="23"/>
        </w:rPr>
        <w:t xml:space="preserve">. </w:t>
      </w:r>
      <w:r w:rsidR="00F73F97" w:rsidRPr="00D0030F">
        <w:rPr>
          <w:sz w:val="23"/>
          <w:szCs w:val="23"/>
        </w:rPr>
        <w:t xml:space="preserve">The measures </w:t>
      </w:r>
      <w:r w:rsidRPr="00D0030F">
        <w:rPr>
          <w:sz w:val="23"/>
          <w:szCs w:val="23"/>
        </w:rPr>
        <w:t xml:space="preserve">were administered online using a </w:t>
      </w:r>
      <w:r w:rsidR="00F73F97" w:rsidRPr="00D0030F">
        <w:rPr>
          <w:sz w:val="23"/>
          <w:szCs w:val="23"/>
        </w:rPr>
        <w:t>University</w:t>
      </w:r>
      <w:r w:rsidRPr="00D0030F">
        <w:rPr>
          <w:sz w:val="23"/>
          <w:szCs w:val="23"/>
        </w:rPr>
        <w:t xml:space="preserve"> online survey system and were completed each evening</w:t>
      </w:r>
      <w:r w:rsidR="00F73F97" w:rsidRPr="00D0030F">
        <w:rPr>
          <w:sz w:val="23"/>
          <w:szCs w:val="23"/>
        </w:rPr>
        <w:t xml:space="preserve"> for the 7 days of accelerometry</w:t>
      </w:r>
      <w:r w:rsidRPr="00D0030F">
        <w:rPr>
          <w:sz w:val="23"/>
          <w:szCs w:val="23"/>
        </w:rPr>
        <w:t xml:space="preserve">. </w:t>
      </w:r>
    </w:p>
    <w:p w14:paraId="5B68D1F9" w14:textId="267F6380" w:rsidR="004433DC" w:rsidRPr="00D0030F" w:rsidRDefault="00E77825" w:rsidP="00260B1D">
      <w:pPr>
        <w:spacing w:after="0" w:line="480" w:lineRule="auto"/>
        <w:ind w:firstLine="720"/>
        <w:rPr>
          <w:sz w:val="23"/>
          <w:szCs w:val="23"/>
        </w:rPr>
      </w:pPr>
      <w:r w:rsidRPr="00D0030F">
        <w:rPr>
          <w:sz w:val="23"/>
          <w:szCs w:val="23"/>
        </w:rPr>
        <w:t>Participants were</w:t>
      </w:r>
      <w:r w:rsidR="00137ED0" w:rsidRPr="00D0030F">
        <w:rPr>
          <w:sz w:val="23"/>
          <w:szCs w:val="23"/>
        </w:rPr>
        <w:t xml:space="preserve"> asked to rate the degree to which they felt a number of emotions that day on a 5-point</w:t>
      </w:r>
      <w:r w:rsidR="00FD1095" w:rsidRPr="00D0030F">
        <w:rPr>
          <w:sz w:val="23"/>
          <w:szCs w:val="23"/>
        </w:rPr>
        <w:t xml:space="preserve"> Likert scale, ranging from 0</w:t>
      </w:r>
      <w:r w:rsidR="00137ED0" w:rsidRPr="00D0030F">
        <w:rPr>
          <w:sz w:val="23"/>
          <w:szCs w:val="23"/>
        </w:rPr>
        <w:t xml:space="preserve"> (you have</w:t>
      </w:r>
      <w:r w:rsidR="00FD1095" w:rsidRPr="00D0030F">
        <w:rPr>
          <w:sz w:val="23"/>
          <w:szCs w:val="23"/>
        </w:rPr>
        <w:t>n't felt this at all today) to 4</w:t>
      </w:r>
      <w:r w:rsidR="00137ED0" w:rsidRPr="00D0030F">
        <w:rPr>
          <w:sz w:val="23"/>
          <w:szCs w:val="23"/>
        </w:rPr>
        <w:t xml:space="preserve"> (you felt this way a lot today). Adjectives were derived from a factor analysis of affect items</w:t>
      </w:r>
      <w:r w:rsidR="0022344B" w:rsidRPr="00D0030F">
        <w:rPr>
          <w:sz w:val="23"/>
          <w:szCs w:val="23"/>
        </w:rPr>
        <w:t xml:space="preserve"> </w:t>
      </w:r>
      <w:r w:rsidR="0022344B" w:rsidRPr="00D0030F">
        <w:rPr>
          <w:sz w:val="23"/>
          <w:szCs w:val="23"/>
        </w:rPr>
        <w:fldChar w:fldCharType="begin"/>
      </w:r>
      <w:r w:rsidR="000E66B7">
        <w:rPr>
          <w:sz w:val="23"/>
          <w:szCs w:val="23"/>
        </w:rPr>
        <w:instrText xml:space="preserve"> ADDIN EN.CITE &lt;EndNote&gt;&lt;Cite&gt;&lt;Author&gt;Usala&lt;/Author&gt;&lt;Year&gt;1989&lt;/Year&gt;&lt;RecNum&gt;27&lt;/RecNum&gt;&lt;DisplayText&gt;(27)&lt;/DisplayText&gt;&lt;record&gt;&lt;rec-number&gt;27&lt;/rec-number&gt;&lt;foreign-keys&gt;&lt;key app="EN" db-id="teserzdw62v256exvzy5ftsr2r22ff5r9ea2" timestamp="1462806784"&gt;27&lt;/key&gt;&lt;/foreign-keys&gt;&lt;ref-type name="Journal Article"&gt;17&lt;/ref-type&gt;&lt;contributors&gt;&lt;authors&gt;&lt;author&gt;Usala, P. D.&lt;/author&gt;&lt;author&gt;Hertzog, C.&lt;/author&gt;&lt;/authors&gt;&lt;/contributors&gt;&lt;titles&gt;&lt;title&gt;Measurement of Affective States in Adults - Evaluation of an Adjective Rating-Scale Instrument&lt;/title&gt;&lt;secondary-title&gt;Research on Aging&lt;/secondary-title&gt;&lt;alt-title&gt;Res Aging&lt;/alt-title&gt;&lt;/titles&gt;&lt;periodical&gt;&lt;full-title&gt;Research on Aging&lt;/full-title&gt;&lt;abbr-1&gt;Res Aging&lt;/abbr-1&gt;&lt;/periodical&gt;&lt;alt-periodical&gt;&lt;full-title&gt;Research on Aging&lt;/full-title&gt;&lt;abbr-1&gt;Res Aging&lt;/abbr-1&gt;&lt;/alt-periodical&gt;&lt;pages&gt;403-426&lt;/pages&gt;&lt;volume&gt;11&lt;/volume&gt;&lt;number&gt;4&lt;/number&gt;&lt;dates&gt;&lt;year&gt;1989&lt;/year&gt;&lt;pub-dates&gt;&lt;date&gt;Dec&lt;/date&gt;&lt;/pub-dates&gt;&lt;/dates&gt;&lt;isbn&gt;0164-0275&lt;/isbn&gt;&lt;accession-num&gt;WOS:A1989CC70900001&lt;/accession-num&gt;&lt;urls&gt;&lt;related-urls&gt;&lt;url&gt;&amp;lt;Go to ISI&amp;gt;://WOS:A1989CC70900001&lt;/url&gt;&lt;/related-urls&gt;&lt;/urls&gt;&lt;electronic-resource-num&gt;Doi 10.1177/0164027589114001&lt;/electronic-resource-num&gt;&lt;language&gt;English&lt;/language&gt;&lt;/record&gt;&lt;/Cite&gt;&lt;/EndNote&gt;</w:instrText>
      </w:r>
      <w:r w:rsidR="0022344B" w:rsidRPr="00D0030F">
        <w:rPr>
          <w:sz w:val="23"/>
          <w:szCs w:val="23"/>
        </w:rPr>
        <w:fldChar w:fldCharType="separate"/>
      </w:r>
      <w:r w:rsidR="000E66B7">
        <w:rPr>
          <w:noProof/>
          <w:sz w:val="23"/>
          <w:szCs w:val="23"/>
        </w:rPr>
        <w:t>(27)</w:t>
      </w:r>
      <w:r w:rsidR="0022344B" w:rsidRPr="00D0030F">
        <w:rPr>
          <w:sz w:val="23"/>
          <w:szCs w:val="23"/>
        </w:rPr>
        <w:fldChar w:fldCharType="end"/>
      </w:r>
      <w:r w:rsidR="00137ED0" w:rsidRPr="00D0030F">
        <w:rPr>
          <w:sz w:val="23"/>
          <w:szCs w:val="23"/>
        </w:rPr>
        <w:t xml:space="preserve">. </w:t>
      </w:r>
      <w:r w:rsidR="00306878" w:rsidRPr="00D0030F">
        <w:rPr>
          <w:sz w:val="23"/>
          <w:szCs w:val="23"/>
        </w:rPr>
        <w:t>Daily p</w:t>
      </w:r>
      <w:r w:rsidR="00137ED0" w:rsidRPr="00D0030F">
        <w:rPr>
          <w:sz w:val="23"/>
          <w:szCs w:val="23"/>
        </w:rPr>
        <w:t>ositive affect</w:t>
      </w:r>
      <w:r w:rsidRPr="00D0030F">
        <w:rPr>
          <w:sz w:val="23"/>
          <w:szCs w:val="23"/>
        </w:rPr>
        <w:t xml:space="preserve"> </w:t>
      </w:r>
      <w:r w:rsidR="00306878" w:rsidRPr="00D0030F">
        <w:rPr>
          <w:sz w:val="23"/>
          <w:szCs w:val="23"/>
        </w:rPr>
        <w:t>scores were</w:t>
      </w:r>
      <w:r w:rsidR="00137ED0" w:rsidRPr="00D0030F">
        <w:rPr>
          <w:sz w:val="23"/>
          <w:szCs w:val="23"/>
        </w:rPr>
        <w:t xml:space="preserve"> </w:t>
      </w:r>
      <w:r w:rsidRPr="00D0030F">
        <w:rPr>
          <w:sz w:val="23"/>
          <w:szCs w:val="23"/>
        </w:rPr>
        <w:t>derived</w:t>
      </w:r>
      <w:r w:rsidR="00306878" w:rsidRPr="00D0030F">
        <w:rPr>
          <w:sz w:val="23"/>
          <w:szCs w:val="23"/>
        </w:rPr>
        <w:t xml:space="preserve"> by summing</w:t>
      </w:r>
      <w:r w:rsidRPr="00D0030F">
        <w:rPr>
          <w:sz w:val="23"/>
          <w:szCs w:val="23"/>
        </w:rPr>
        <w:t xml:space="preserve"> </w:t>
      </w:r>
      <w:r w:rsidR="00306878" w:rsidRPr="00D0030F">
        <w:rPr>
          <w:sz w:val="23"/>
          <w:szCs w:val="23"/>
        </w:rPr>
        <w:t xml:space="preserve">responses to </w:t>
      </w:r>
      <w:r w:rsidR="00137ED0" w:rsidRPr="00D0030F">
        <w:rPr>
          <w:sz w:val="23"/>
          <w:szCs w:val="23"/>
        </w:rPr>
        <w:t xml:space="preserve">positive emotions comprising subscales of well-being (happy, cheerful); vigor (lively, full of pep) and calm (calm, at ease). </w:t>
      </w:r>
      <w:r w:rsidR="00306878" w:rsidRPr="00D0030F">
        <w:rPr>
          <w:sz w:val="23"/>
          <w:szCs w:val="23"/>
        </w:rPr>
        <w:t xml:space="preserve">Daily negative </w:t>
      </w:r>
      <w:r w:rsidR="00AD5462" w:rsidRPr="00D0030F">
        <w:rPr>
          <w:sz w:val="23"/>
          <w:szCs w:val="23"/>
        </w:rPr>
        <w:t>affect</w:t>
      </w:r>
      <w:r w:rsidR="00306878" w:rsidRPr="00D0030F">
        <w:rPr>
          <w:sz w:val="23"/>
          <w:szCs w:val="23"/>
        </w:rPr>
        <w:t xml:space="preserve"> scores were also generated</w:t>
      </w:r>
      <w:r w:rsidR="00F73F97" w:rsidRPr="00D0030F">
        <w:rPr>
          <w:sz w:val="23"/>
          <w:szCs w:val="23"/>
        </w:rPr>
        <w:t xml:space="preserve"> by aggregating s</w:t>
      </w:r>
      <w:r w:rsidR="00306878" w:rsidRPr="00D0030F">
        <w:rPr>
          <w:sz w:val="23"/>
          <w:szCs w:val="23"/>
        </w:rPr>
        <w:t>ubscales</w:t>
      </w:r>
      <w:r w:rsidR="00137ED0" w:rsidRPr="00D0030F">
        <w:rPr>
          <w:sz w:val="23"/>
          <w:szCs w:val="23"/>
        </w:rPr>
        <w:t xml:space="preserve"> </w:t>
      </w:r>
      <w:r w:rsidR="00F73F97" w:rsidRPr="00D0030F">
        <w:rPr>
          <w:sz w:val="23"/>
          <w:szCs w:val="23"/>
        </w:rPr>
        <w:t xml:space="preserve">related to </w:t>
      </w:r>
      <w:r w:rsidR="00137ED0" w:rsidRPr="00D0030F">
        <w:rPr>
          <w:sz w:val="23"/>
          <w:szCs w:val="23"/>
        </w:rPr>
        <w:t xml:space="preserve">anger (angry, hostile), </w:t>
      </w:r>
      <w:r w:rsidR="00AD5462" w:rsidRPr="00D0030F">
        <w:rPr>
          <w:sz w:val="23"/>
          <w:szCs w:val="23"/>
        </w:rPr>
        <w:t>depression (sad, unhappy) and</w:t>
      </w:r>
      <w:r w:rsidR="00137ED0" w:rsidRPr="00D0030F">
        <w:rPr>
          <w:sz w:val="23"/>
          <w:szCs w:val="23"/>
        </w:rPr>
        <w:t xml:space="preserve"> anxiety (tense, on edge).</w:t>
      </w:r>
      <w:r w:rsidR="00F20BAA" w:rsidRPr="00D0030F">
        <w:rPr>
          <w:sz w:val="23"/>
          <w:szCs w:val="23"/>
        </w:rPr>
        <w:t xml:space="preserve"> </w:t>
      </w:r>
      <w:r w:rsidR="004623F0" w:rsidRPr="00533C38">
        <w:t>There is evidence that some physical feeling states</w:t>
      </w:r>
      <w:r w:rsidR="00CF2B09" w:rsidRPr="00533C38">
        <w:t xml:space="preserve"> may be distinct from overall negative and positive affective states</w:t>
      </w:r>
      <w:r w:rsidR="004623F0" w:rsidRPr="00533C38">
        <w:t xml:space="preserve"> </w:t>
      </w:r>
      <w:r w:rsidR="004623F0">
        <w:fldChar w:fldCharType="begin">
          <w:fldData xml:space="preserve">PEVuZE5vdGU+PENpdGU+PEF1dGhvcj5EdW50b248L0F1dGhvcj48WWVhcj4yMDE0PC9ZZWFyPjxS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</w:fldData>
        </w:fldChar>
      </w:r>
      <w:r w:rsidR="00F8772A">
        <w:instrText xml:space="preserve"> ADDIN EN.CITE </w:instrText>
      </w:r>
      <w:r w:rsidR="00F8772A">
        <w:fldChar w:fldCharType="begin">
          <w:fldData xml:space="preserve">PEVuZE5vdGU+PENpdGU+PEF1dGhvcj5EdW50b248L0F1dGhvcj48WWVhcj4yMDE0PC9ZZWFyPjxS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</w:fldData>
        </w:fldChar>
      </w:r>
      <w:r w:rsidR="00F8772A">
        <w:instrText xml:space="preserve"> ADDIN EN.CITE.DATA </w:instrText>
      </w:r>
      <w:r w:rsidR="00F8772A">
        <w:fldChar w:fldCharType="end"/>
      </w:r>
      <w:r w:rsidR="004623F0">
        <w:fldChar w:fldCharType="separate"/>
      </w:r>
      <w:r w:rsidR="00F8772A">
        <w:rPr>
          <w:noProof/>
        </w:rPr>
        <w:t>(13)</w:t>
      </w:r>
      <w:r w:rsidR="004623F0">
        <w:fldChar w:fldCharType="end"/>
      </w:r>
      <w:r w:rsidR="00CF2B09">
        <w:t>.</w:t>
      </w:r>
      <w:r w:rsidR="00CF2B09" w:rsidRPr="00D0030F">
        <w:t xml:space="preserve"> </w:t>
      </w:r>
      <w:r w:rsidR="004623F0">
        <w:t xml:space="preserve">Thus, </w:t>
      </w:r>
      <w:r w:rsidR="004623F0">
        <w:rPr>
          <w:sz w:val="23"/>
          <w:szCs w:val="23"/>
        </w:rPr>
        <w:t>i</w:t>
      </w:r>
      <w:r w:rsidR="00F73F97" w:rsidRPr="00D0030F">
        <w:rPr>
          <w:sz w:val="23"/>
          <w:szCs w:val="23"/>
        </w:rPr>
        <w:t>n</w:t>
      </w:r>
      <w:r w:rsidR="004623F0">
        <w:rPr>
          <w:sz w:val="23"/>
          <w:szCs w:val="23"/>
        </w:rPr>
        <w:t xml:space="preserve"> a</w:t>
      </w:r>
      <w:r w:rsidR="00F73F97" w:rsidRPr="00D0030F">
        <w:rPr>
          <w:sz w:val="23"/>
          <w:szCs w:val="23"/>
        </w:rPr>
        <w:t xml:space="preserve"> supplementary analyses, we distinguished between activated and deactivated </w:t>
      </w:r>
      <w:r w:rsidR="00C15467" w:rsidRPr="00D0030F">
        <w:rPr>
          <w:sz w:val="23"/>
          <w:szCs w:val="23"/>
        </w:rPr>
        <w:t>positive and negative affect; s</w:t>
      </w:r>
      <w:r w:rsidR="00306878" w:rsidRPr="00D0030F">
        <w:rPr>
          <w:sz w:val="23"/>
          <w:szCs w:val="23"/>
        </w:rPr>
        <w:t>cores for t</w:t>
      </w:r>
      <w:r w:rsidR="00F20BAA" w:rsidRPr="00D0030F">
        <w:rPr>
          <w:sz w:val="23"/>
          <w:szCs w:val="23"/>
        </w:rPr>
        <w:t>he vigor and calm subscales</w:t>
      </w:r>
      <w:r w:rsidR="00306878" w:rsidRPr="00D0030F">
        <w:rPr>
          <w:sz w:val="23"/>
          <w:szCs w:val="23"/>
        </w:rPr>
        <w:t xml:space="preserve"> were used to describe</w:t>
      </w:r>
      <w:r w:rsidR="00F20BAA" w:rsidRPr="00D0030F">
        <w:rPr>
          <w:sz w:val="23"/>
          <w:szCs w:val="23"/>
        </w:rPr>
        <w:t xml:space="preserve"> activated and deactivated positive affect, respectively</w:t>
      </w:r>
      <w:r w:rsidR="00C15467" w:rsidRPr="00D0030F">
        <w:rPr>
          <w:sz w:val="23"/>
          <w:szCs w:val="23"/>
        </w:rPr>
        <w:t>, while</w:t>
      </w:r>
      <w:r w:rsidR="00F20BAA" w:rsidRPr="00D0030F">
        <w:rPr>
          <w:sz w:val="23"/>
          <w:szCs w:val="23"/>
        </w:rPr>
        <w:t xml:space="preserve"> the anxiety and depression subscales described activated and deactivated negative affect.</w:t>
      </w:r>
    </w:p>
    <w:p w14:paraId="650FEBE4" w14:textId="77777777" w:rsidR="00260B1D" w:rsidRPr="00D0030F" w:rsidRDefault="00260B1D" w:rsidP="00260B1D">
      <w:pPr>
        <w:spacing w:after="0" w:line="480" w:lineRule="auto"/>
        <w:rPr>
          <w:i/>
          <w:sz w:val="23"/>
          <w:szCs w:val="23"/>
        </w:rPr>
      </w:pPr>
    </w:p>
    <w:p w14:paraId="43FAD547" w14:textId="77777777" w:rsidR="00A1507E" w:rsidRDefault="00794133" w:rsidP="00260B1D">
      <w:pPr>
        <w:spacing w:after="0" w:line="480" w:lineRule="auto"/>
        <w:rPr>
          <w:i/>
          <w:sz w:val="23"/>
          <w:szCs w:val="23"/>
        </w:rPr>
      </w:pPr>
      <w:r w:rsidRPr="00D0030F">
        <w:rPr>
          <w:i/>
          <w:sz w:val="23"/>
          <w:szCs w:val="23"/>
        </w:rPr>
        <w:t>Covariates</w:t>
      </w:r>
    </w:p>
    <w:p w14:paraId="7C664D27" w14:textId="08D4D8DE" w:rsidR="00794133" w:rsidRPr="00D0030F" w:rsidRDefault="003A7C67" w:rsidP="00260B1D">
      <w:pPr>
        <w:spacing w:after="0" w:line="480" w:lineRule="auto"/>
        <w:rPr>
          <w:sz w:val="23"/>
          <w:szCs w:val="23"/>
        </w:rPr>
      </w:pPr>
      <w:r w:rsidRPr="00533C38">
        <w:rPr>
          <w:shd w:val="clear" w:color="auto" w:fill="FFFFFF"/>
        </w:rPr>
        <w:t xml:space="preserve">Covariates were selected a priori based on existing evidence in the field. </w:t>
      </w:r>
      <w:r w:rsidR="00E34CAD" w:rsidRPr="00533C38">
        <w:rPr>
          <w:sz w:val="23"/>
          <w:szCs w:val="23"/>
        </w:rPr>
        <w:t xml:space="preserve">During </w:t>
      </w:r>
      <w:r w:rsidR="00ED5694" w:rsidRPr="00D0030F">
        <w:rPr>
          <w:sz w:val="23"/>
          <w:szCs w:val="23"/>
        </w:rPr>
        <w:t>screening,</w:t>
      </w:r>
      <w:r w:rsidR="00E71A82" w:rsidRPr="00D0030F">
        <w:rPr>
          <w:sz w:val="23"/>
          <w:szCs w:val="23"/>
        </w:rPr>
        <w:t xml:space="preserve"> p</w:t>
      </w:r>
      <w:r w:rsidR="000226C4" w:rsidRPr="00D0030F">
        <w:rPr>
          <w:sz w:val="23"/>
          <w:szCs w:val="23"/>
        </w:rPr>
        <w:t xml:space="preserve">articipants reported personal characteristics including age, sex and </w:t>
      </w:r>
      <w:r w:rsidR="00ED5694" w:rsidRPr="00D0030F">
        <w:rPr>
          <w:sz w:val="23"/>
          <w:szCs w:val="23"/>
        </w:rPr>
        <w:t>highest educational attainment</w:t>
      </w:r>
      <w:r w:rsidR="00E34CAD" w:rsidRPr="00D0030F">
        <w:rPr>
          <w:sz w:val="23"/>
          <w:szCs w:val="23"/>
        </w:rPr>
        <w:t xml:space="preserve"> (A</w:t>
      </w:r>
      <w:r w:rsidR="00E71A82" w:rsidRPr="00D0030F">
        <w:rPr>
          <w:sz w:val="23"/>
          <w:szCs w:val="23"/>
        </w:rPr>
        <w:t>-levels; undergraduate degree; postgraduate degree)</w:t>
      </w:r>
      <w:r w:rsidR="000226C4" w:rsidRPr="00D0030F">
        <w:rPr>
          <w:sz w:val="23"/>
          <w:szCs w:val="23"/>
        </w:rPr>
        <w:t xml:space="preserve">. </w:t>
      </w:r>
      <w:r w:rsidR="00794133" w:rsidRPr="00D0030F">
        <w:rPr>
          <w:sz w:val="23"/>
          <w:szCs w:val="23"/>
        </w:rPr>
        <w:t xml:space="preserve">Height was measured </w:t>
      </w:r>
      <w:r w:rsidR="00794133" w:rsidRPr="00D0030F">
        <w:rPr>
          <w:lang w:val="en"/>
        </w:rPr>
        <w:t xml:space="preserve">to the nearest 0.1 cm using a </w:t>
      </w:r>
      <w:r w:rsidR="00794133" w:rsidRPr="00D0030F">
        <w:rPr>
          <w:lang w:val="en"/>
        </w:rPr>
        <w:lastRenderedPageBreak/>
        <w:t>Leicester Height Measure with participa</w:t>
      </w:r>
      <w:r w:rsidR="00B3417C" w:rsidRPr="00D0030F">
        <w:rPr>
          <w:lang w:val="en"/>
        </w:rPr>
        <w:t>nts in the Frankfort plane. Weight</w:t>
      </w:r>
      <w:r w:rsidR="00794133" w:rsidRPr="00D0030F">
        <w:rPr>
          <w:lang w:val="en"/>
        </w:rPr>
        <w:t xml:space="preserve"> was measured</w:t>
      </w:r>
      <w:r w:rsidR="00B3417C" w:rsidRPr="00D0030F">
        <w:rPr>
          <w:lang w:val="en"/>
        </w:rPr>
        <w:t xml:space="preserve"> </w:t>
      </w:r>
      <w:r w:rsidR="00EA5416" w:rsidRPr="00D0030F">
        <w:rPr>
          <w:lang w:val="en"/>
        </w:rPr>
        <w:t xml:space="preserve">in light clothing </w:t>
      </w:r>
      <w:r w:rsidR="00B3417C" w:rsidRPr="00D0030F">
        <w:rPr>
          <w:lang w:val="en"/>
        </w:rPr>
        <w:t>to the nearest 0.1kg using</w:t>
      </w:r>
      <w:r w:rsidR="005873A3" w:rsidRPr="00D0030F">
        <w:rPr>
          <w:lang w:val="en"/>
        </w:rPr>
        <w:t xml:space="preserve"> Tanita electronic scales</w:t>
      </w:r>
      <w:r w:rsidR="00B3417C" w:rsidRPr="00D0030F">
        <w:rPr>
          <w:lang w:val="en"/>
        </w:rPr>
        <w:t>.</w:t>
      </w:r>
      <w:r w:rsidR="00E34CAD" w:rsidRPr="00D0030F">
        <w:rPr>
          <w:lang w:val="en"/>
        </w:rPr>
        <w:t xml:space="preserve"> </w:t>
      </w:r>
      <w:r w:rsidR="00EA5416" w:rsidRPr="00D0030F">
        <w:rPr>
          <w:lang w:val="en"/>
        </w:rPr>
        <w:t>Body mass index was calculated as weight (kilograms) divided by height (metres) squared.</w:t>
      </w:r>
      <w:r w:rsidR="005873A3" w:rsidRPr="00D0030F">
        <w:rPr>
          <w:lang w:val="en"/>
        </w:rPr>
        <w:t xml:space="preserve"> </w:t>
      </w:r>
      <w:r w:rsidR="00E34CAD" w:rsidRPr="00D0030F">
        <w:rPr>
          <w:lang w:val="en"/>
        </w:rPr>
        <w:t>Participants also reported daily bedtime and wake times, from which sleep duration was estimated.</w:t>
      </w:r>
    </w:p>
    <w:p w14:paraId="292AABDC" w14:textId="77777777" w:rsidR="00260B1D" w:rsidRPr="00D0030F" w:rsidRDefault="00260B1D" w:rsidP="00260B1D">
      <w:pPr>
        <w:spacing w:after="0" w:line="480" w:lineRule="auto"/>
        <w:rPr>
          <w:i/>
        </w:rPr>
      </w:pPr>
    </w:p>
    <w:p w14:paraId="5F9724A4" w14:textId="77777777" w:rsidR="00933A0D" w:rsidRPr="00D0030F" w:rsidRDefault="00794133" w:rsidP="00260B1D">
      <w:pPr>
        <w:spacing w:after="0" w:line="480" w:lineRule="auto"/>
        <w:rPr>
          <w:i/>
        </w:rPr>
      </w:pPr>
      <w:r w:rsidRPr="00D0030F">
        <w:rPr>
          <w:i/>
        </w:rPr>
        <w:t xml:space="preserve">Statistical </w:t>
      </w:r>
      <w:r w:rsidR="00AD5462" w:rsidRPr="00D0030F">
        <w:rPr>
          <w:i/>
        </w:rPr>
        <w:t>Analysis</w:t>
      </w:r>
    </w:p>
    <w:p w14:paraId="44659666" w14:textId="0EA4A2D3" w:rsidR="00AD5462" w:rsidRPr="00533C38" w:rsidRDefault="00B3417C" w:rsidP="00260B1D">
      <w:pPr>
        <w:spacing w:after="0" w:line="480" w:lineRule="auto"/>
      </w:pPr>
      <w:r w:rsidRPr="00D0030F">
        <w:t xml:space="preserve">Multilevel models were used to examine </w:t>
      </w:r>
      <w:r w:rsidR="00C407F7" w:rsidRPr="00D0030F">
        <w:t>the association between</w:t>
      </w:r>
      <w:r w:rsidR="00355C6D" w:rsidRPr="00D0030F">
        <w:t xml:space="preserve"> </w:t>
      </w:r>
      <w:r w:rsidR="0028211E" w:rsidRPr="00D0030F">
        <w:t xml:space="preserve">objective </w:t>
      </w:r>
      <w:r w:rsidR="00355C6D" w:rsidRPr="00D0030F">
        <w:t>activity</w:t>
      </w:r>
      <w:r w:rsidR="00C407F7" w:rsidRPr="00D0030F">
        <w:t xml:space="preserve"> variables</w:t>
      </w:r>
      <w:r w:rsidR="00355C6D" w:rsidRPr="00D0030F">
        <w:t xml:space="preserve"> </w:t>
      </w:r>
      <w:r w:rsidR="00C407F7" w:rsidRPr="00D0030F">
        <w:t xml:space="preserve">and </w:t>
      </w:r>
      <w:r w:rsidR="00416327" w:rsidRPr="00D0030F">
        <w:t>positive and negative affect. Multilevel models</w:t>
      </w:r>
      <w:r w:rsidR="00A8517C" w:rsidRPr="00D0030F">
        <w:t xml:space="preserve"> are commonly used for analysing repeated measures </w:t>
      </w:r>
      <w:r w:rsidR="0051177A" w:rsidRPr="00D0030F">
        <w:t>as they account for clustering of repeated measures within the same indi</w:t>
      </w:r>
      <w:r w:rsidR="00B55C57" w:rsidRPr="00D0030F">
        <w:t xml:space="preserve">vidual </w:t>
      </w:r>
      <w:r w:rsidR="00B55C57" w:rsidRPr="00D0030F">
        <w:fldChar w:fldCharType="begin"/>
      </w:r>
      <w:r w:rsidR="000E66B7">
        <w:instrText xml:space="preserve"> ADDIN EN.CITE &lt;EndNote&gt;&lt;Cite&gt;&lt;Author&gt;Raudenbush&lt;/Author&gt;&lt;Year&gt;2002&lt;/Year&gt;&lt;RecNum&gt;39&lt;/RecNum&gt;&lt;DisplayText&gt;(28)&lt;/DisplayText&gt;&lt;record&gt;&lt;rec-number&gt;39&lt;/rec-number&gt;&lt;foreign-keys&gt;&lt;key app="EN" db-id="teserzdw62v256exvzy5ftsr2r22ff5r9ea2" timestamp="1465900053"&gt;39&lt;/key&gt;&lt;/foreign-keys&gt;&lt;ref-type name="Book"&gt;6&lt;/ref-type&gt;&lt;contributors&gt;&lt;authors&gt;&lt;author&gt;Raudenbush, S W.&lt;/author&gt;&lt;author&gt;Bryk, A S. &lt;/author&gt;&lt;/authors&gt;&lt;/contributors&gt;&lt;titles&gt;&lt;title&gt;Hierarchical Linear Models (2nd ed.)&lt;/title&gt;&lt;/titles&gt;&lt;dates&gt;&lt;year&gt;2002&lt;/year&gt;&lt;/dates&gt;&lt;publisher&gt;Thousand Oaks, CA: Sage&lt;/publisher&gt;&lt;urls&gt;&lt;/urls&gt;&lt;/record&gt;&lt;/Cite&gt;&lt;/EndNote&gt;</w:instrText>
      </w:r>
      <w:r w:rsidR="00B55C57" w:rsidRPr="00D0030F">
        <w:fldChar w:fldCharType="separate"/>
      </w:r>
      <w:r w:rsidR="000E66B7">
        <w:rPr>
          <w:noProof/>
        </w:rPr>
        <w:t>(28)</w:t>
      </w:r>
      <w:r w:rsidR="00B55C57" w:rsidRPr="00D0030F">
        <w:fldChar w:fldCharType="end"/>
      </w:r>
      <w:r w:rsidR="00416327" w:rsidRPr="00D0030F">
        <w:t>.</w:t>
      </w:r>
      <w:r w:rsidR="0081768B">
        <w:t xml:space="preserve"> </w:t>
      </w:r>
      <w:r w:rsidR="0081768B" w:rsidRPr="00533C38">
        <w:t>We initially ran random intercept only models for positive and negative affect without predictor variables, revealing intraclass correlation coefficients of 0.72 and 0.70, suggesting that 28% and 30% of the variation in positive and negative affect lies within people, respectively.</w:t>
      </w:r>
      <w:r w:rsidR="00C7452F" w:rsidRPr="00533C38">
        <w:t xml:space="preserve"> For activity variables, intraclass correlation coefficients ranged from 0.21 to 0.44, suggesting that most of the variation in activity lies within people.</w:t>
      </w:r>
      <w:r w:rsidR="0081768B" w:rsidRPr="00533C38">
        <w:t xml:space="preserve"> </w:t>
      </w:r>
      <w:r w:rsidR="009D0A43" w:rsidRPr="00533C38">
        <w:t xml:space="preserve"> To examine if differences in overall levels of activity (between-person) are associated with </w:t>
      </w:r>
      <w:r w:rsidR="00B73B28" w:rsidRPr="00533C38">
        <w:t>affective states</w:t>
      </w:r>
      <w:r w:rsidR="009D0A43" w:rsidRPr="00533C38">
        <w:t xml:space="preserve">, mean time across the week (in hours) was calculated for each activity. To establish whether day-to-day changes in activity levels (within-person) were associated with </w:t>
      </w:r>
      <w:r w:rsidR="00292C47" w:rsidRPr="00533C38">
        <w:t>affect</w:t>
      </w:r>
      <w:r w:rsidR="009D0A43" w:rsidRPr="00533C38">
        <w:t>, mean-centred values (daily value – weekly mean) for each of these variables were created</w:t>
      </w:r>
      <w:r w:rsidR="003E5985" w:rsidRPr="00533C38">
        <w:t xml:space="preserve"> </w:t>
      </w:r>
      <w:r w:rsidR="00B55C57" w:rsidRPr="00533C38">
        <w:fldChar w:fldCharType="begin"/>
      </w:r>
      <w:r w:rsidR="000E66B7" w:rsidRPr="00533C38">
        <w:instrText xml:space="preserve"> ADDIN EN.CITE &lt;EndNote&gt;&lt;Cite&gt;&lt;Author&gt;Rabe-Hesketh&lt;/Author&gt;&lt;RecNum&gt;40&lt;/RecNum&gt;&lt;DisplayText&gt;(29)&lt;/DisplayText&gt;&lt;record&gt;&lt;rec-number&gt;40&lt;/rec-number&gt;&lt;foreign-keys&gt;&lt;key app="EN" db-id="teserzdw62v256exvzy5ftsr2r22ff5r9ea2" timestamp="1465900328"&gt;40&lt;/key&gt;&lt;/foreign-keys&gt;&lt;ref-type name="Book"&gt;6&lt;/ref-type&gt;&lt;contributors&gt;&lt;authors&gt;&lt;author&gt;Rabe-Hesketh, S.&lt;/author&gt;&lt;author&gt;Skrondal, A.&lt;/author&gt;&lt;/authors&gt;&lt;/contributors&gt;&lt;titles&gt;&lt;title&gt;Multilevel and longitudinal modeling using Stata (3rd ed.)&lt;/title&gt;&lt;/titles&gt;&lt;dates&gt;&lt;year&gt;2012&lt;/year&gt;&lt;/dates&gt;&lt;publisher&gt;Stata Press Publication, College Station, TX&lt;/publisher&gt;&lt;urls&gt;&lt;/urls&gt;&lt;/record&gt;&lt;/Cite&gt;&lt;/EndNote&gt;</w:instrText>
      </w:r>
      <w:r w:rsidR="00B55C57" w:rsidRPr="00533C38">
        <w:fldChar w:fldCharType="separate"/>
      </w:r>
      <w:r w:rsidR="000E66B7" w:rsidRPr="00533C38">
        <w:rPr>
          <w:noProof/>
        </w:rPr>
        <w:t>(29)</w:t>
      </w:r>
      <w:r w:rsidR="00B55C57" w:rsidRPr="00533C38">
        <w:fldChar w:fldCharType="end"/>
      </w:r>
      <w:r w:rsidR="00381C1A" w:rsidRPr="00533C38">
        <w:t>.</w:t>
      </w:r>
      <w:r w:rsidR="007E2ACA" w:rsidRPr="00533C38">
        <w:t xml:space="preserve"> </w:t>
      </w:r>
      <w:r w:rsidR="00ED4886" w:rsidRPr="00533C38">
        <w:t>To explore the</w:t>
      </w:r>
      <w:r w:rsidR="002817F5" w:rsidRPr="00533C38">
        <w:t xml:space="preserve"> within and between-person effects subject specific means (averaged across the week) and mean-centred values were included as covariates in the models</w:t>
      </w:r>
      <w:r w:rsidR="00ED4886" w:rsidRPr="00533C38">
        <w:t xml:space="preserve"> </w:t>
      </w:r>
      <w:r w:rsidR="00ED4886" w:rsidRPr="00533C38">
        <w:fldChar w:fldCharType="begin">
          <w:fldData xml:space="preserve">PEVuZE5vdGU+PENpdGU+PEF1dGhvcj5SYWJlLUhlc2tldGg8L0F1dGhvcj48WWVhcj4yMDEyPC9Z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</w:fldData>
        </w:fldChar>
      </w:r>
      <w:r w:rsidR="000E66B7" w:rsidRPr="00533C38">
        <w:instrText xml:space="preserve"> ADDIN EN.CITE </w:instrText>
      </w:r>
      <w:r w:rsidR="000E66B7" w:rsidRPr="00533C38">
        <w:fldChar w:fldCharType="begin">
          <w:fldData xml:space="preserve">PEVuZE5vdGU+PENpdGU+PEF1dGhvcj5SYWJlLUhlc2tldGg8L0F1dGhvcj48WWVhcj4yMDEyPC9Z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</w:fldData>
        </w:fldChar>
      </w:r>
      <w:r w:rsidR="000E66B7" w:rsidRPr="00533C38">
        <w:instrText xml:space="preserve"> ADDIN EN.CITE.DATA </w:instrText>
      </w:r>
      <w:r w:rsidR="000E66B7" w:rsidRPr="00533C38">
        <w:fldChar w:fldCharType="end"/>
      </w:r>
      <w:r w:rsidR="00ED4886" w:rsidRPr="00533C38">
        <w:fldChar w:fldCharType="separate"/>
      </w:r>
      <w:r w:rsidR="000E66B7" w:rsidRPr="00533C38">
        <w:rPr>
          <w:noProof/>
        </w:rPr>
        <w:t>(29, 30)</w:t>
      </w:r>
      <w:r w:rsidR="00ED4886" w:rsidRPr="00533C38">
        <w:fldChar w:fldCharType="end"/>
      </w:r>
      <w:r w:rsidR="002817F5" w:rsidRPr="00533C38">
        <w:t xml:space="preserve">. </w:t>
      </w:r>
      <w:r w:rsidR="009D0A43" w:rsidRPr="00533C38">
        <w:t>This allowed</w:t>
      </w:r>
      <w:r w:rsidR="007E2ACA" w:rsidRPr="00533C38">
        <w:t xml:space="preserve"> us to address</w:t>
      </w:r>
      <w:r w:rsidR="0012254B" w:rsidRPr="00533C38">
        <w:t xml:space="preserve"> in the same model</w:t>
      </w:r>
      <w:r w:rsidR="007E2ACA" w:rsidRPr="00533C38">
        <w:t xml:space="preserve"> i) whether </w:t>
      </w:r>
      <w:r w:rsidR="00C15467" w:rsidRPr="00533C38">
        <w:t>participants</w:t>
      </w:r>
      <w:r w:rsidR="007E2ACA" w:rsidRPr="00533C38">
        <w:t xml:space="preserve"> with more/less</w:t>
      </w:r>
      <w:r w:rsidR="00C96831" w:rsidRPr="00533C38">
        <w:t xml:space="preserve"> daily</w:t>
      </w:r>
      <w:r w:rsidR="007E2ACA" w:rsidRPr="00533C38">
        <w:t xml:space="preserve"> physical activity on average experience more/less positive or negative </w:t>
      </w:r>
      <w:r w:rsidR="00B73B28" w:rsidRPr="00533C38">
        <w:t>affect</w:t>
      </w:r>
      <w:r w:rsidR="007E2ACA" w:rsidRPr="00533C38">
        <w:t xml:space="preserve"> and ii) whether fluctuations in daily physical activity are associated with individual level changes in </w:t>
      </w:r>
      <w:r w:rsidR="00292C47" w:rsidRPr="00533C38">
        <w:t>affect</w:t>
      </w:r>
      <w:r w:rsidR="00C96831" w:rsidRPr="00533C38">
        <w:t xml:space="preserve"> on the same day</w:t>
      </w:r>
      <w:r w:rsidR="007E2ACA" w:rsidRPr="00533C38">
        <w:t>.</w:t>
      </w:r>
      <w:r w:rsidR="00381C1A" w:rsidRPr="00533C38">
        <w:t xml:space="preserve"> </w:t>
      </w:r>
      <w:r w:rsidR="003E5985" w:rsidRPr="00533C38">
        <w:t>Negative affect</w:t>
      </w:r>
      <w:r w:rsidR="00F20BAA" w:rsidRPr="00533C38">
        <w:t xml:space="preserve"> scores were positively skewed and were</w:t>
      </w:r>
      <w:r w:rsidR="003E5985" w:rsidRPr="00533C38">
        <w:t xml:space="preserve"> square-root-transformed prior to analyses.</w:t>
      </w:r>
      <w:r w:rsidR="003578E5" w:rsidRPr="00533C38">
        <w:t xml:space="preserve"> Skewness and kurtosis of affect measures were ≤0.3 and &lt;3.0, respectively.</w:t>
      </w:r>
      <w:r w:rsidR="00D93EFE" w:rsidRPr="00533C38">
        <w:t xml:space="preserve"> </w:t>
      </w:r>
      <w:r w:rsidR="00C15467" w:rsidRPr="00533C38">
        <w:t xml:space="preserve">Separate analyses were conducted for positive and negative affect as outcomes. </w:t>
      </w:r>
      <w:r w:rsidR="004F7917" w:rsidRPr="00533C38">
        <w:t xml:space="preserve">First, unadjusted </w:t>
      </w:r>
      <w:r w:rsidR="000845BA" w:rsidRPr="00533C38">
        <w:t>m</w:t>
      </w:r>
      <w:r w:rsidR="00886844" w:rsidRPr="00533C38">
        <w:t>odels</w:t>
      </w:r>
      <w:r w:rsidR="004F7917" w:rsidRPr="00533C38">
        <w:t xml:space="preserve"> were run (Model 1) as well as models</w:t>
      </w:r>
      <w:r w:rsidR="00886844" w:rsidRPr="00533C38">
        <w:t xml:space="preserve"> adjust</w:t>
      </w:r>
      <w:r w:rsidR="004F7917" w:rsidRPr="00533C38">
        <w:t>ing</w:t>
      </w:r>
      <w:r w:rsidR="00886844" w:rsidRPr="00533C38">
        <w:t xml:space="preserve"> for age, sex, </w:t>
      </w:r>
      <w:r w:rsidR="000845BA" w:rsidRPr="00533C38">
        <w:t>BMI</w:t>
      </w:r>
      <w:r w:rsidR="00886844" w:rsidRPr="00533C38">
        <w:t xml:space="preserve">, sleep duration and highest educational qualification </w:t>
      </w:r>
      <w:r w:rsidR="00EF4493" w:rsidRPr="00533C38">
        <w:t xml:space="preserve">(Model </w:t>
      </w:r>
      <w:r w:rsidR="004F7917" w:rsidRPr="00533C38">
        <w:t>2</w:t>
      </w:r>
      <w:r w:rsidR="00EF4493" w:rsidRPr="00533C38">
        <w:t>)</w:t>
      </w:r>
      <w:r w:rsidR="000845BA" w:rsidRPr="00533C38">
        <w:t xml:space="preserve">. </w:t>
      </w:r>
      <w:r w:rsidR="009205E6" w:rsidRPr="00533C38">
        <w:t>We</w:t>
      </w:r>
      <w:r w:rsidR="003F54FD" w:rsidRPr="00533C38">
        <w:t xml:space="preserve"> did not</w:t>
      </w:r>
      <w:r w:rsidR="009205E6" w:rsidRPr="00533C38">
        <w:t xml:space="preserve"> mutually</w:t>
      </w:r>
      <w:r w:rsidR="003F54FD" w:rsidRPr="00533C38">
        <w:t xml:space="preserve"> control for </w:t>
      </w:r>
      <w:r w:rsidR="009205E6" w:rsidRPr="00533C38">
        <w:t xml:space="preserve">physical activity when fitting </w:t>
      </w:r>
      <w:r w:rsidR="009205E6" w:rsidRPr="00533C38">
        <w:lastRenderedPageBreak/>
        <w:t>models with sitting time as the main exposure and visa verse</w:t>
      </w:r>
      <w:r w:rsidR="00C15467" w:rsidRPr="00533C38">
        <w:t xml:space="preserve"> </w:t>
      </w:r>
      <w:r w:rsidR="003F54FD" w:rsidRPr="00533C38">
        <w:t>to avoid collinearity.</w:t>
      </w:r>
      <w:r w:rsidR="00E972BB" w:rsidRPr="00533C38">
        <w:t xml:space="preserve"> All analyses were conducted using STATA version 12 (Stata Corp, College Station, TX).</w:t>
      </w:r>
    </w:p>
    <w:p w14:paraId="0F18DF8F" w14:textId="77777777" w:rsidR="003F54FD" w:rsidRPr="00533C38" w:rsidRDefault="003F54FD" w:rsidP="00260B1D">
      <w:pPr>
        <w:spacing w:after="0" w:line="480" w:lineRule="auto"/>
      </w:pPr>
    </w:p>
    <w:p w14:paraId="48452E2A" w14:textId="2108EA76" w:rsidR="003F54FD" w:rsidRPr="00533C38" w:rsidRDefault="003F54FD" w:rsidP="00260B1D">
      <w:pPr>
        <w:spacing w:after="0" w:line="480" w:lineRule="auto"/>
        <w:rPr>
          <w:b/>
        </w:rPr>
      </w:pPr>
      <w:r w:rsidRPr="00533C38">
        <w:rPr>
          <w:b/>
        </w:rPr>
        <w:t>Results</w:t>
      </w:r>
    </w:p>
    <w:p w14:paraId="1F5FF2C9" w14:textId="144B5053" w:rsidR="00222A8F" w:rsidRPr="00533C38" w:rsidRDefault="00E70196" w:rsidP="00260B1D">
      <w:pPr>
        <w:spacing w:after="0" w:line="480" w:lineRule="auto"/>
      </w:pPr>
      <w:r w:rsidRPr="00533C38">
        <w:t>A total of 51 participants</w:t>
      </w:r>
      <w:r w:rsidR="00E76B41" w:rsidRPr="00533C38">
        <w:t xml:space="preserve"> were included in the analyses (male, 51.0%; mean age 24.0 ± 4.7 years)</w:t>
      </w:r>
      <w:r w:rsidR="00C15467" w:rsidRPr="00533C38">
        <w:t xml:space="preserve">, since 6 </w:t>
      </w:r>
      <w:r w:rsidR="00810A40" w:rsidRPr="00533C38">
        <w:t xml:space="preserve">participants </w:t>
      </w:r>
      <w:r w:rsidR="00C15467" w:rsidRPr="00533C38">
        <w:t>of the original sample did not wear the accelerometer at all</w:t>
      </w:r>
      <w:r w:rsidR="00E76B41" w:rsidRPr="00533C38">
        <w:t>.</w:t>
      </w:r>
      <w:r w:rsidR="006C3BD2" w:rsidRPr="00533C38">
        <w:t xml:space="preserve"> </w:t>
      </w:r>
      <w:r w:rsidR="00AA2992" w:rsidRPr="00533C38">
        <w:t>The majority of the analytic sample (80%) provided at least 5 valid days</w:t>
      </w:r>
      <w:r w:rsidR="00AC19DB" w:rsidRPr="00533C38">
        <w:t xml:space="preserve"> of accelerometry data and 90% reported </w:t>
      </w:r>
      <w:r w:rsidR="00062AAE" w:rsidRPr="00533C38">
        <w:t xml:space="preserve">their </w:t>
      </w:r>
      <w:r w:rsidR="00AC19DB" w:rsidRPr="00533C38">
        <w:t xml:space="preserve">positive and negative </w:t>
      </w:r>
      <w:r w:rsidR="00B73B28" w:rsidRPr="00533C38">
        <w:t>affect</w:t>
      </w:r>
      <w:r w:rsidR="00AC19DB" w:rsidRPr="00533C38">
        <w:t xml:space="preserve"> on all 7 days. </w:t>
      </w:r>
      <w:r w:rsidR="00A13DC5" w:rsidRPr="00533C38">
        <w:t xml:space="preserve">Compared to participants with &lt;6 days of valid accelerometry data, participants with complete accelerometry data spent significantly more time physically active (1.9 vs. 0.9 h/day, p&lt;0.001), standing (3.8 vs. 2.4, p&lt;0.001) and less time sitting (10.2 vs. 12.6, p&lt;0.001). </w:t>
      </w:r>
      <w:r w:rsidR="00210DA6" w:rsidRPr="00533C38">
        <w:t xml:space="preserve">Sample characteristics for participants with at least one day of valid accelerometry are shown in table 1. </w:t>
      </w:r>
      <w:r w:rsidR="00C15467" w:rsidRPr="00533C38">
        <w:t xml:space="preserve">It can be seen that </w:t>
      </w:r>
      <w:r w:rsidR="00A740F0" w:rsidRPr="00533C38">
        <w:t>participants</w:t>
      </w:r>
      <w:r w:rsidR="00C15467" w:rsidRPr="00533C38">
        <w:t xml:space="preserve"> were typically in their 20s, were highly educated and had normal body weights. </w:t>
      </w:r>
      <w:r w:rsidR="00A9163F" w:rsidRPr="00533C38">
        <w:t>Participants spent an average</w:t>
      </w:r>
      <w:r w:rsidR="00C852BD" w:rsidRPr="00533C38">
        <w:t xml:space="preserve"> 10.4 hours per day sitting, 3.8</w:t>
      </w:r>
      <w:r w:rsidR="00A9163F" w:rsidRPr="00533C38">
        <w:t xml:space="preserve"> hours standing without moving around, and 1.8 hours </w:t>
      </w:r>
      <w:r w:rsidR="006B518A" w:rsidRPr="00533C38">
        <w:t>in physical activity</w:t>
      </w:r>
      <w:r w:rsidR="00A9163F" w:rsidRPr="00533C38">
        <w:t xml:space="preserve">. The number of transitions between sitting and standing varied widely, but averaged 46.1 per day. </w:t>
      </w:r>
      <w:r w:rsidR="00336606" w:rsidRPr="00533C38">
        <w:t xml:space="preserve">We observed moderate to strong correlations </w:t>
      </w:r>
      <w:r w:rsidR="00E465EB" w:rsidRPr="00533C38">
        <w:t xml:space="preserve">(r’s= 0.40 – 0.69) </w:t>
      </w:r>
      <w:r w:rsidR="00336606" w:rsidRPr="00533C38">
        <w:t>between activity variables (supplementary</w:t>
      </w:r>
      <w:r w:rsidR="00C96831" w:rsidRPr="00533C38">
        <w:t xml:space="preserve"> table 1</w:t>
      </w:r>
      <w:r w:rsidR="00EC3D88" w:rsidRPr="00533C38">
        <w:t>) and a moderate negative correlation between measures of positive and square-root transformed negative affect (r=-0.54).</w:t>
      </w:r>
      <w:r w:rsidR="0081768B" w:rsidRPr="00533C38">
        <w:t xml:space="preserve"> </w:t>
      </w:r>
    </w:p>
    <w:p w14:paraId="2127D862" w14:textId="77777777" w:rsidR="00260B1D" w:rsidRPr="00533C38" w:rsidRDefault="00260B1D" w:rsidP="00260B1D">
      <w:pPr>
        <w:spacing w:after="0" w:line="480" w:lineRule="auto"/>
        <w:rPr>
          <w:i/>
        </w:rPr>
      </w:pPr>
    </w:p>
    <w:p w14:paraId="2F44F8CE" w14:textId="77777777" w:rsidR="00F35A68" w:rsidRPr="00533C38" w:rsidRDefault="00F35A68" w:rsidP="00260B1D">
      <w:pPr>
        <w:spacing w:after="0" w:line="480" w:lineRule="auto"/>
        <w:rPr>
          <w:i/>
        </w:rPr>
      </w:pPr>
      <w:r w:rsidRPr="00533C38">
        <w:rPr>
          <w:i/>
        </w:rPr>
        <w:t xml:space="preserve">Associations with positive affect </w:t>
      </w:r>
    </w:p>
    <w:p w14:paraId="0409B21C" w14:textId="28740AA9" w:rsidR="00F35A68" w:rsidRPr="00D0030F" w:rsidRDefault="00F35A68" w:rsidP="00260B1D">
      <w:pPr>
        <w:spacing w:after="0" w:line="480" w:lineRule="auto"/>
      </w:pPr>
      <w:r w:rsidRPr="00533C38">
        <w:t xml:space="preserve">In multilevel models, </w:t>
      </w:r>
      <w:r w:rsidR="00B15C0C" w:rsidRPr="00533C38">
        <w:t xml:space="preserve">a borderline significant between-person association was found between </w:t>
      </w:r>
      <w:r w:rsidR="00CE026E" w:rsidRPr="00533C38">
        <w:t>higher levels of</w:t>
      </w:r>
      <w:r w:rsidR="00B15C0C" w:rsidRPr="00533C38">
        <w:t xml:space="preserve"> physical activity and </w:t>
      </w:r>
      <w:r w:rsidR="00CE026E" w:rsidRPr="00533C38">
        <w:t>higher</w:t>
      </w:r>
      <w:r w:rsidR="00B15C0C" w:rsidRPr="00533C38">
        <w:t xml:space="preserve"> positive affect after adjusting for age, sex, BMI sleep duration and education (</w:t>
      </w:r>
      <w:r w:rsidR="00B15C0C" w:rsidRPr="00533C38">
        <w:rPr>
          <w:lang w:val="en"/>
        </w:rPr>
        <w:t xml:space="preserve">B = </w:t>
      </w:r>
      <w:r w:rsidR="00B15C0C" w:rsidRPr="00533C38">
        <w:t xml:space="preserve">1.85 95% CI, </w:t>
      </w:r>
      <w:r w:rsidR="00F50DAF" w:rsidRPr="00533C38">
        <w:t>-0.25 to</w:t>
      </w:r>
      <w:r w:rsidR="00B15C0C" w:rsidRPr="00533C38">
        <w:t xml:space="preserve"> 3.94). T</w:t>
      </w:r>
      <w:r w:rsidRPr="00533C38">
        <w:t>here were no between-person associations between sitting time</w:t>
      </w:r>
      <w:r w:rsidR="00B15C0C" w:rsidRPr="00533C38">
        <w:t>, sit-to-stand transitions and standing time</w:t>
      </w:r>
      <w:r w:rsidRPr="00533C38">
        <w:t xml:space="preserve"> </w:t>
      </w:r>
      <w:r w:rsidR="00B15C0C" w:rsidRPr="00533C38">
        <w:t>with</w:t>
      </w:r>
      <w:r w:rsidRPr="00533C38">
        <w:t xml:space="preserve"> positive affect in any of the models</w:t>
      </w:r>
      <w:r w:rsidR="006D1CD2" w:rsidRPr="00533C38">
        <w:t xml:space="preserve"> </w:t>
      </w:r>
      <w:r w:rsidR="006D1CD2" w:rsidRPr="006D1CD2">
        <w:rPr>
          <w:color w:val="FF0000"/>
          <w:u w:val="single"/>
        </w:rPr>
        <w:t>(B values ranged from 0.29 to -0.21 in adjusted models)</w:t>
      </w:r>
      <w:r w:rsidRPr="00D0030F">
        <w:t>. No within-person associations were observed between activity variables and positive affect</w:t>
      </w:r>
      <w:r w:rsidR="006D1CD2">
        <w:t xml:space="preserve"> </w:t>
      </w:r>
      <w:r w:rsidR="006D1CD2" w:rsidRPr="006D1CD2">
        <w:rPr>
          <w:color w:val="FF0000"/>
          <w:u w:val="single"/>
        </w:rPr>
        <w:t>(B values ranged from 0.</w:t>
      </w:r>
      <w:r w:rsidR="006D1CD2">
        <w:rPr>
          <w:color w:val="FF0000"/>
          <w:u w:val="single"/>
        </w:rPr>
        <w:t xml:space="preserve">00 to </w:t>
      </w:r>
      <w:r w:rsidR="006D1CD2" w:rsidRPr="006D1CD2">
        <w:rPr>
          <w:color w:val="FF0000"/>
          <w:u w:val="single"/>
        </w:rPr>
        <w:t>0.</w:t>
      </w:r>
      <w:r w:rsidR="006D1CD2">
        <w:rPr>
          <w:color w:val="FF0000"/>
          <w:u w:val="single"/>
        </w:rPr>
        <w:t>28</w:t>
      </w:r>
      <w:r w:rsidR="006D1CD2" w:rsidRPr="006D1CD2">
        <w:rPr>
          <w:color w:val="FF0000"/>
          <w:u w:val="single"/>
        </w:rPr>
        <w:t xml:space="preserve"> in adjusted models)</w:t>
      </w:r>
      <w:r w:rsidRPr="00D0030F">
        <w:t>.</w:t>
      </w:r>
    </w:p>
    <w:p w14:paraId="0302834A" w14:textId="77777777" w:rsidR="00F35A68" w:rsidRPr="00D0030F" w:rsidRDefault="00F35A68" w:rsidP="00260B1D">
      <w:pPr>
        <w:spacing w:after="0" w:line="480" w:lineRule="auto"/>
      </w:pPr>
    </w:p>
    <w:p w14:paraId="12735A52" w14:textId="77777777" w:rsidR="00F35A68" w:rsidRPr="00D0030F" w:rsidRDefault="00F35A68" w:rsidP="00260B1D">
      <w:pPr>
        <w:spacing w:after="0" w:line="480" w:lineRule="auto"/>
        <w:rPr>
          <w:i/>
        </w:rPr>
      </w:pPr>
      <w:r w:rsidRPr="00D0030F">
        <w:rPr>
          <w:i/>
        </w:rPr>
        <w:t xml:space="preserve">Associations with negative affect </w:t>
      </w:r>
    </w:p>
    <w:p w14:paraId="6E5CA440" w14:textId="15D94F9F" w:rsidR="00F35A68" w:rsidRPr="00E82597" w:rsidRDefault="00B15C0C" w:rsidP="00260B1D">
      <w:pPr>
        <w:spacing w:after="0" w:line="480" w:lineRule="auto"/>
      </w:pPr>
      <w:r w:rsidRPr="00E82597">
        <w:lastRenderedPageBreak/>
        <w:t>No between-person associations were observed between activity variables and</w:t>
      </w:r>
      <w:r w:rsidR="00F35A68" w:rsidRPr="00E82597">
        <w:t xml:space="preserve"> negative affect. However, </w:t>
      </w:r>
      <w:r w:rsidR="00F50DAF" w:rsidRPr="00E82597">
        <w:t xml:space="preserve">significant </w:t>
      </w:r>
      <w:r w:rsidR="00F35A68" w:rsidRPr="00E82597">
        <w:t>within</w:t>
      </w:r>
      <w:r w:rsidR="00F50DAF" w:rsidRPr="00E82597">
        <w:t>-</w:t>
      </w:r>
      <w:r w:rsidR="00F35A68" w:rsidRPr="00E82597">
        <w:t>person</w:t>
      </w:r>
      <w:r w:rsidR="00F50DAF" w:rsidRPr="00E82597">
        <w:t xml:space="preserve"> associations were found between physical activity</w:t>
      </w:r>
      <w:r w:rsidR="00F35A68" w:rsidRPr="00E82597">
        <w:t xml:space="preserve"> </w:t>
      </w:r>
      <w:r w:rsidR="00F50DAF" w:rsidRPr="00E82597">
        <w:t xml:space="preserve">and </w:t>
      </w:r>
      <w:r w:rsidR="00F35A68" w:rsidRPr="00E82597">
        <w:t>negative affect. A one hour increase in daily physical activity</w:t>
      </w:r>
      <w:r w:rsidR="00BD7C60" w:rsidRPr="00E82597">
        <w:t xml:space="preserve"> compared to average activity levels</w:t>
      </w:r>
      <w:r w:rsidR="00F35A68" w:rsidRPr="00E82597">
        <w:t xml:space="preserve"> was associated with a decrease in negative affect over the same day </w:t>
      </w:r>
      <w:r w:rsidR="00F35A68" w:rsidRPr="00E82597">
        <w:rPr>
          <w:lang w:val="en"/>
        </w:rPr>
        <w:t>in</w:t>
      </w:r>
      <w:r w:rsidR="00F50DAF" w:rsidRPr="00E82597">
        <w:rPr>
          <w:lang w:val="en"/>
        </w:rPr>
        <w:t xml:space="preserve"> adjusted models (B = </w:t>
      </w:r>
      <w:r w:rsidR="00F50DAF" w:rsidRPr="00E82597">
        <w:t>-0.11 95% CI, -0.21 to -0.01)</w:t>
      </w:r>
      <w:r w:rsidR="00F35A68" w:rsidRPr="00E82597">
        <w:t xml:space="preserve">. </w:t>
      </w:r>
    </w:p>
    <w:p w14:paraId="457412D3" w14:textId="4FF0615B" w:rsidR="00EE22BE" w:rsidRPr="00D0030F" w:rsidRDefault="00C96831" w:rsidP="00260B1D">
      <w:pPr>
        <w:spacing w:after="0" w:line="480" w:lineRule="auto"/>
        <w:ind w:firstLine="720"/>
      </w:pPr>
      <w:r w:rsidRPr="00D0030F">
        <w:t>In an additional analysis, we also explored associations of activity variables with activated and deactivated positive and negative affect.</w:t>
      </w:r>
      <w:r w:rsidR="006D1CD2">
        <w:t xml:space="preserve"> </w:t>
      </w:r>
      <w:r w:rsidR="006D1CD2" w:rsidRPr="006D1CD2">
        <w:rPr>
          <w:color w:val="FF0000"/>
          <w:sz w:val="23"/>
          <w:szCs w:val="23"/>
          <w:u w:val="single"/>
        </w:rPr>
        <w:t>Vigor and calm subscales were used to describe activated and deactivated positive affect, respectively, while the anxiety and depression subscales described activated and deactivated negative affect.</w:t>
      </w:r>
      <w:r w:rsidR="00CF2B09">
        <w:t xml:space="preserve"> </w:t>
      </w:r>
      <w:r w:rsidR="00BD7C60">
        <w:t>B</w:t>
      </w:r>
      <w:r w:rsidR="00A9163F" w:rsidRPr="00D0030F">
        <w:t xml:space="preserve">etween-person </w:t>
      </w:r>
      <w:r w:rsidR="00BD7C60" w:rsidRPr="00D0030F">
        <w:t>a</w:t>
      </w:r>
      <w:r w:rsidR="00BD7C60">
        <w:t xml:space="preserve">ssociations showed that </w:t>
      </w:r>
      <w:r w:rsidR="00A9163F" w:rsidRPr="00D0030F">
        <w:t>physical activity was associated with deactivated positive affect</w:t>
      </w:r>
      <w:r w:rsidR="00A80E08">
        <w:t xml:space="preserve"> </w:t>
      </w:r>
      <w:r w:rsidR="00A80E08" w:rsidRPr="00E82597">
        <w:t>(B= 0.71 95% CI, 0.00 to 1.42)</w:t>
      </w:r>
      <w:r w:rsidR="004F7917" w:rsidRPr="00E82597">
        <w:t>, but not activated positive affect</w:t>
      </w:r>
      <w:r w:rsidR="00A9163F" w:rsidRPr="00E82597">
        <w:t xml:space="preserve"> (supplementary table 2). </w:t>
      </w:r>
      <w:r w:rsidR="00BD7C60" w:rsidRPr="00E82597">
        <w:t>W</w:t>
      </w:r>
      <w:r w:rsidR="00A9163F" w:rsidRPr="00E82597">
        <w:t xml:space="preserve">ithin-person </w:t>
      </w:r>
      <w:r w:rsidR="00BD7C60" w:rsidRPr="00E82597">
        <w:t xml:space="preserve">associations showed that physical activity was associated with </w:t>
      </w:r>
      <w:r w:rsidR="00A9163F" w:rsidRPr="00E82597">
        <w:t>deactivated negative affect</w:t>
      </w:r>
      <w:r w:rsidR="00A80E08" w:rsidRPr="00E82597">
        <w:t xml:space="preserve"> (B=-0.09 95% CI, -0.18 to 0.00)</w:t>
      </w:r>
      <w:r w:rsidR="004F7917" w:rsidRPr="00E82597">
        <w:t>, but not activated negative affect</w:t>
      </w:r>
      <w:r w:rsidR="009D5897" w:rsidRPr="00E82597">
        <w:t xml:space="preserve"> </w:t>
      </w:r>
      <w:r w:rsidR="009D5897" w:rsidRPr="00D0030F">
        <w:t>(supplementary table</w:t>
      </w:r>
      <w:r w:rsidR="003A71E7" w:rsidRPr="00D0030F">
        <w:t xml:space="preserve"> </w:t>
      </w:r>
      <w:r w:rsidR="009D5897" w:rsidRPr="00D0030F">
        <w:t>3)</w:t>
      </w:r>
      <w:r w:rsidR="00EE22BE" w:rsidRPr="00D0030F">
        <w:t>.</w:t>
      </w:r>
      <w:r w:rsidR="000717DE">
        <w:t xml:space="preserve"> </w:t>
      </w:r>
      <w:r w:rsidR="003778C4">
        <w:t>All a</w:t>
      </w:r>
      <w:r w:rsidR="000717DE">
        <w:t>ssociations remained significant after</w:t>
      </w:r>
      <w:r w:rsidR="003778C4">
        <w:t xml:space="preserve"> additionally</w:t>
      </w:r>
      <w:r w:rsidR="000717DE">
        <w:t xml:space="preserve"> adjusting for number </w:t>
      </w:r>
      <w:r w:rsidR="003778C4">
        <w:t>of valid days and excluding participants with only 1 valid day (data not shown).</w:t>
      </w:r>
      <w:r w:rsidR="00F8650F">
        <w:t xml:space="preserve"> </w:t>
      </w:r>
      <w:r w:rsidR="00F8650F" w:rsidRPr="00F8650F">
        <w:rPr>
          <w:color w:val="FF0000"/>
          <w:u w:val="single"/>
        </w:rPr>
        <w:t>Of note,</w:t>
      </w:r>
      <w:r w:rsidR="00F8650F" w:rsidRPr="00F8650F">
        <w:rPr>
          <w:color w:val="FF0000"/>
        </w:rPr>
        <w:t xml:space="preserve"> </w:t>
      </w:r>
      <w:r w:rsidR="00F8650F">
        <w:rPr>
          <w:color w:val="FF0000"/>
          <w:u w:val="single"/>
        </w:rPr>
        <w:t xml:space="preserve">these analyses revealed </w:t>
      </w:r>
      <w:r w:rsidR="00F8650F" w:rsidRPr="00F8650F">
        <w:rPr>
          <w:color w:val="FF0000"/>
          <w:u w:val="single"/>
        </w:rPr>
        <w:t>no significant</w:t>
      </w:r>
      <w:r w:rsidR="00F8650F">
        <w:rPr>
          <w:color w:val="FF0000"/>
          <w:u w:val="single"/>
        </w:rPr>
        <w:t xml:space="preserve"> </w:t>
      </w:r>
      <w:r w:rsidR="00F8650F" w:rsidRPr="00F8650F">
        <w:rPr>
          <w:color w:val="FF0000"/>
          <w:u w:val="single"/>
        </w:rPr>
        <w:t>between</w:t>
      </w:r>
      <w:r w:rsidR="00F8650F">
        <w:rPr>
          <w:color w:val="FF0000"/>
          <w:u w:val="single"/>
        </w:rPr>
        <w:t>-</w:t>
      </w:r>
      <w:r w:rsidR="00F8650F" w:rsidRPr="00F8650F">
        <w:rPr>
          <w:color w:val="FF0000"/>
          <w:u w:val="single"/>
        </w:rPr>
        <w:t xml:space="preserve"> or within-person associations between sleep duration and affective states</w:t>
      </w:r>
      <w:r w:rsidR="00F8650F">
        <w:rPr>
          <w:color w:val="FF0000"/>
          <w:u w:val="single"/>
        </w:rPr>
        <w:t xml:space="preserve"> (data not shown)</w:t>
      </w:r>
      <w:r w:rsidR="00F8650F" w:rsidRPr="00F8650F">
        <w:rPr>
          <w:color w:val="FF0000"/>
          <w:u w:val="single"/>
        </w:rPr>
        <w:t>.</w:t>
      </w:r>
    </w:p>
    <w:p w14:paraId="7828F0BA" w14:textId="77777777" w:rsidR="00D13115" w:rsidRPr="00D0030F" w:rsidRDefault="00D13115" w:rsidP="00260B1D">
      <w:pPr>
        <w:spacing w:after="0" w:line="480" w:lineRule="auto"/>
      </w:pPr>
    </w:p>
    <w:p w14:paraId="51EC7417" w14:textId="772E7237" w:rsidR="001A43CF" w:rsidRPr="00D0030F" w:rsidRDefault="001A43CF" w:rsidP="00260B1D">
      <w:pPr>
        <w:spacing w:after="0" w:line="480" w:lineRule="auto"/>
        <w:rPr>
          <w:b/>
        </w:rPr>
      </w:pPr>
      <w:r w:rsidRPr="00D0030F">
        <w:rPr>
          <w:b/>
        </w:rPr>
        <w:t>Discussion</w:t>
      </w:r>
    </w:p>
    <w:p w14:paraId="2ECC1DF1" w14:textId="020DB01E" w:rsidR="00A740F0" w:rsidRPr="00E82597" w:rsidRDefault="001A43CF" w:rsidP="00260B1D">
      <w:pPr>
        <w:spacing w:after="0" w:line="480" w:lineRule="auto"/>
      </w:pPr>
      <w:r w:rsidRPr="00D0030F">
        <w:t xml:space="preserve">The aim of this study was to determine the </w:t>
      </w:r>
      <w:r w:rsidR="00A9163F" w:rsidRPr="00D0030F">
        <w:t xml:space="preserve">associations between </w:t>
      </w:r>
      <w:r w:rsidR="008331D3" w:rsidRPr="00D0030F">
        <w:t>objectively measured</w:t>
      </w:r>
      <w:r w:rsidR="00B47A84" w:rsidRPr="00D0030F">
        <w:t xml:space="preserve"> </w:t>
      </w:r>
      <w:r w:rsidRPr="00D0030F">
        <w:t xml:space="preserve">activity levels </w:t>
      </w:r>
      <w:r w:rsidR="00A9163F" w:rsidRPr="00D0030F">
        <w:t>and</w:t>
      </w:r>
      <w:r w:rsidRPr="00D0030F">
        <w:t xml:space="preserve"> </w:t>
      </w:r>
      <w:r w:rsidR="001D54D3" w:rsidRPr="001D54D3">
        <w:rPr>
          <w:color w:val="FF0000"/>
          <w:u w:val="single"/>
        </w:rPr>
        <w:t>daily assessments of</w:t>
      </w:r>
      <w:r w:rsidR="00E465EB" w:rsidRPr="001D54D3">
        <w:rPr>
          <w:color w:val="FF0000"/>
        </w:rPr>
        <w:t xml:space="preserve"> </w:t>
      </w:r>
      <w:r w:rsidR="00B73B28" w:rsidRPr="00E82597">
        <w:t>affective states</w:t>
      </w:r>
      <w:r w:rsidR="00A9163F" w:rsidRPr="00E82597">
        <w:t xml:space="preserve">, distinguishing </w:t>
      </w:r>
      <w:r w:rsidR="00A9163F" w:rsidRPr="00D0030F">
        <w:t>positive and negative daily affect, and between-person and within-person relationships</w:t>
      </w:r>
      <w:r w:rsidR="00B47A84" w:rsidRPr="00D0030F">
        <w:t xml:space="preserve">. </w:t>
      </w:r>
      <w:r w:rsidR="00A740F0" w:rsidRPr="00D0030F">
        <w:t>The</w:t>
      </w:r>
      <w:r w:rsidR="00C431FD">
        <w:t xml:space="preserve"> analyses revealed different</w:t>
      </w:r>
      <w:r w:rsidR="00A740F0" w:rsidRPr="00D0030F">
        <w:t xml:space="preserve"> b</w:t>
      </w:r>
      <w:r w:rsidR="00166B96" w:rsidRPr="00D0030F">
        <w:t xml:space="preserve">etween- (averaged daily activity across week) and within-person (individual-level daily fluctuations) </w:t>
      </w:r>
      <w:r w:rsidR="00A740F0" w:rsidRPr="00D0030F">
        <w:t>associations between</w:t>
      </w:r>
      <w:r w:rsidR="00166B96" w:rsidRPr="00D0030F">
        <w:t xml:space="preserve"> </w:t>
      </w:r>
      <w:r w:rsidR="003A71E7" w:rsidRPr="00D0030F">
        <w:t>physical activity</w:t>
      </w:r>
      <w:r w:rsidR="00166B96" w:rsidRPr="00D0030F">
        <w:t xml:space="preserve"> </w:t>
      </w:r>
      <w:r w:rsidR="00A740F0" w:rsidRPr="00E82597">
        <w:t>and</w:t>
      </w:r>
      <w:r w:rsidR="00166B96" w:rsidRPr="00E82597">
        <w:t xml:space="preserve"> </w:t>
      </w:r>
      <w:r w:rsidR="004A6CEA" w:rsidRPr="00E82597">
        <w:t>affective states</w:t>
      </w:r>
      <w:r w:rsidR="00166B96" w:rsidRPr="00E82597">
        <w:t>.</w:t>
      </w:r>
      <w:r w:rsidR="00C431FD" w:rsidRPr="00E82597">
        <w:t xml:space="preserve"> Between-person associations showed</w:t>
      </w:r>
      <w:r w:rsidR="009205E6" w:rsidRPr="00E82597">
        <w:t xml:space="preserve"> only</w:t>
      </w:r>
      <w:r w:rsidR="00FD3BB0" w:rsidRPr="00E82597">
        <w:t xml:space="preserve"> a</w:t>
      </w:r>
      <w:r w:rsidR="009205E6" w:rsidRPr="00E82597">
        <w:t xml:space="preserve"> borderline </w:t>
      </w:r>
      <w:r w:rsidR="00656007" w:rsidRPr="00E82597">
        <w:t>association</w:t>
      </w:r>
      <w:r w:rsidR="009205E6" w:rsidRPr="00E82597">
        <w:t xml:space="preserve"> between physical activity</w:t>
      </w:r>
      <w:r w:rsidR="00C431FD" w:rsidRPr="00E82597">
        <w:t xml:space="preserve"> </w:t>
      </w:r>
      <w:r w:rsidR="009205E6" w:rsidRPr="00E82597">
        <w:t>and</w:t>
      </w:r>
      <w:r w:rsidR="00F35A68" w:rsidRPr="00E82597">
        <w:t xml:space="preserve"> greater positive affect</w:t>
      </w:r>
      <w:r w:rsidR="003778C4" w:rsidRPr="00E82597">
        <w:t xml:space="preserve"> </w:t>
      </w:r>
      <w:r w:rsidR="009205E6" w:rsidRPr="00E82597">
        <w:t xml:space="preserve">and no associations </w:t>
      </w:r>
      <w:r w:rsidR="00F35A68" w:rsidRPr="00E82597">
        <w:t>with negative affect.</w:t>
      </w:r>
      <w:r w:rsidR="00034E84" w:rsidRPr="00E82597">
        <w:t xml:space="preserve"> </w:t>
      </w:r>
      <w:r w:rsidR="00D8276F" w:rsidRPr="00E82597">
        <w:t>W</w:t>
      </w:r>
      <w:r w:rsidR="00034E84" w:rsidRPr="00E82597">
        <w:t>ithin-person associations showed that</w:t>
      </w:r>
      <w:r w:rsidR="00F35A68" w:rsidRPr="00E82597">
        <w:t xml:space="preserve"> </w:t>
      </w:r>
      <w:r w:rsidR="00FD78A7" w:rsidRPr="00E82597">
        <w:t>days</w:t>
      </w:r>
      <w:r w:rsidR="00C431FD" w:rsidRPr="00E82597">
        <w:t xml:space="preserve"> with an additional hour</w:t>
      </w:r>
      <w:r w:rsidR="00FD78A7" w:rsidRPr="00E82597">
        <w:t xml:space="preserve"> </w:t>
      </w:r>
      <w:r w:rsidR="00C431FD" w:rsidRPr="00E82597">
        <w:t>of activity</w:t>
      </w:r>
      <w:r w:rsidR="00FD78A7" w:rsidRPr="00E82597">
        <w:t xml:space="preserve"> </w:t>
      </w:r>
      <w:r w:rsidR="00C431FD" w:rsidRPr="00E82597">
        <w:t>compared to</w:t>
      </w:r>
      <w:r w:rsidR="00FD78A7" w:rsidRPr="00E82597">
        <w:t xml:space="preserve"> average activity levels </w:t>
      </w:r>
      <w:r w:rsidR="00F35A68" w:rsidRPr="00E82597">
        <w:t xml:space="preserve">were associated with </w:t>
      </w:r>
      <w:r w:rsidR="00FD78A7" w:rsidRPr="00E82597">
        <w:t xml:space="preserve">lower </w:t>
      </w:r>
      <w:r w:rsidR="00F35A68" w:rsidRPr="00E82597">
        <w:t>negative affect</w:t>
      </w:r>
      <w:r w:rsidR="004A6CEA" w:rsidRPr="00E82597">
        <w:t xml:space="preserve"> over the same day</w:t>
      </w:r>
      <w:r w:rsidR="00F35A68" w:rsidRPr="00E82597">
        <w:t xml:space="preserve"> but were not associated with positive </w:t>
      </w:r>
      <w:r w:rsidR="00F35A68" w:rsidRPr="00E82597">
        <w:lastRenderedPageBreak/>
        <w:t xml:space="preserve">affect. </w:t>
      </w:r>
      <w:r w:rsidR="00434B95" w:rsidRPr="00E82597">
        <w:t>Th</w:t>
      </w:r>
      <w:r w:rsidR="004A6CEA" w:rsidRPr="00E82597">
        <w:t>is</w:t>
      </w:r>
      <w:r w:rsidR="00434B95" w:rsidRPr="00E82597">
        <w:t xml:space="preserve"> association remained significant after controlling for</w:t>
      </w:r>
      <w:r w:rsidR="009205E6" w:rsidRPr="00E82597">
        <w:t xml:space="preserve"> sociodemographic characteristics and BMI</w:t>
      </w:r>
      <w:r w:rsidR="00434B95" w:rsidRPr="00E82597">
        <w:t xml:space="preserve">. </w:t>
      </w:r>
      <w:r w:rsidR="00FD78A7" w:rsidRPr="00E82597">
        <w:t xml:space="preserve"> </w:t>
      </w:r>
      <w:r w:rsidR="009205E6" w:rsidRPr="00E82597">
        <w:t>Overall, n</w:t>
      </w:r>
      <w:r w:rsidR="00907EE8" w:rsidRPr="00E82597">
        <w:t>o</w:t>
      </w:r>
      <w:r w:rsidR="004A6CEA" w:rsidRPr="00E82597">
        <w:t xml:space="preserve"> within or between-person</w:t>
      </w:r>
      <w:r w:rsidR="00907EE8" w:rsidRPr="00E82597">
        <w:t xml:space="preserve"> associations were observed for time spent</w:t>
      </w:r>
      <w:r w:rsidR="00EE0A89" w:rsidRPr="00E82597">
        <w:t xml:space="preserve"> sitting</w:t>
      </w:r>
      <w:r w:rsidR="00696BC4" w:rsidRPr="00E82597">
        <w:t>,</w:t>
      </w:r>
      <w:r w:rsidR="00907EE8" w:rsidRPr="00E82597">
        <w:t xml:space="preserve"> standing and</w:t>
      </w:r>
      <w:r w:rsidR="009C08D9" w:rsidRPr="00E82597">
        <w:t xml:space="preserve"> for</w:t>
      </w:r>
      <w:r w:rsidR="00907EE8" w:rsidRPr="00E82597">
        <w:t xml:space="preserve"> n</w:t>
      </w:r>
      <w:r w:rsidR="009C08D9" w:rsidRPr="00E82597">
        <w:t xml:space="preserve">umber of </w:t>
      </w:r>
      <w:r w:rsidR="003B582D" w:rsidRPr="00E82597">
        <w:t>sit-to-stand transitions</w:t>
      </w:r>
      <w:r w:rsidR="009205E6" w:rsidRPr="00E82597">
        <w:t xml:space="preserve"> with affective states</w:t>
      </w:r>
      <w:r w:rsidR="009C08D9" w:rsidRPr="00E82597">
        <w:t xml:space="preserve">. </w:t>
      </w:r>
    </w:p>
    <w:p w14:paraId="3997E6D3" w14:textId="5AD80EDD" w:rsidR="00817461" w:rsidRPr="00E82597" w:rsidRDefault="00644099" w:rsidP="00743DD7">
      <w:pPr>
        <w:spacing w:after="0" w:line="480" w:lineRule="auto"/>
        <w:ind w:firstLine="720"/>
      </w:pPr>
      <w:r w:rsidRPr="00E82597">
        <w:t>These results are</w:t>
      </w:r>
      <w:r w:rsidR="005C0FDC" w:rsidRPr="00E82597">
        <w:t xml:space="preserve"> c</w:t>
      </w:r>
      <w:r w:rsidR="003C50B6" w:rsidRPr="00E82597">
        <w:t xml:space="preserve">onsistent </w:t>
      </w:r>
      <w:r w:rsidR="00461BD6" w:rsidRPr="00E82597">
        <w:t>with</w:t>
      </w:r>
      <w:r w:rsidR="000C7D83" w:rsidRPr="00E82597">
        <w:t xml:space="preserve"> the majority of</w:t>
      </w:r>
      <w:r w:rsidR="00461BD6" w:rsidRPr="00E82597">
        <w:t xml:space="preserve"> p</w:t>
      </w:r>
      <w:r w:rsidR="007B02F7" w:rsidRPr="00E82597">
        <w:t>revious studies</w:t>
      </w:r>
      <w:r w:rsidR="00461BD6" w:rsidRPr="00E82597">
        <w:t xml:space="preserve"> using</w:t>
      </w:r>
      <w:r w:rsidR="003C50B6" w:rsidRPr="00E82597">
        <w:t xml:space="preserve"> both</w:t>
      </w:r>
      <w:r w:rsidR="00461BD6" w:rsidRPr="00E82597">
        <w:t xml:space="preserve"> self-reported</w:t>
      </w:r>
      <w:r w:rsidR="003C50B6" w:rsidRPr="00E82597">
        <w:t xml:space="preserve"> and objectively measured</w:t>
      </w:r>
      <w:r w:rsidR="00461BD6" w:rsidRPr="00E82597">
        <w:t xml:space="preserve"> physical</w:t>
      </w:r>
      <w:r w:rsidR="00E102FD" w:rsidRPr="00E82597">
        <w:t xml:space="preserve"> activity</w:t>
      </w:r>
      <w:r w:rsidR="00F73DBF" w:rsidRPr="00E82597">
        <w:t xml:space="preserve"> </w:t>
      </w:r>
      <w:r w:rsidR="005C0FDC" w:rsidRPr="00E82597">
        <w:t>showing that</w:t>
      </w:r>
      <w:r w:rsidR="003C4E81" w:rsidRPr="00E82597">
        <w:t xml:space="preserve"> </w:t>
      </w:r>
      <w:r w:rsidRPr="00E82597">
        <w:t xml:space="preserve">physical activity is associated with </w:t>
      </w:r>
      <w:r w:rsidR="00612666" w:rsidRPr="00E82597">
        <w:t xml:space="preserve">more favourable affective states </w:t>
      </w:r>
      <w:r w:rsidR="005C0FDC" w:rsidRPr="00E82597">
        <w:t xml:space="preserve"> </w:t>
      </w:r>
      <w:r w:rsidR="00ED67A0" w:rsidRPr="00E82597">
        <w:fldChar w:fldCharType="begin">
          <w:fldData xml:space="preserve">PEVuZE5vdGU+PENpdGU+PEF1dGhvcj5WYWxsYW5jZTwvQXV0aG9yPjxZZWFyPjIwMTE8L1llYXI+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</w:fldData>
        </w:fldChar>
      </w:r>
      <w:r w:rsidR="00F8772A" w:rsidRPr="00E82597">
        <w:instrText xml:space="preserve"> ADDIN EN.CITE </w:instrText>
      </w:r>
      <w:r w:rsidR="00F8772A" w:rsidRPr="00E82597">
        <w:fldChar w:fldCharType="begin">
          <w:fldData xml:space="preserve">PEVuZE5vdGU+PENpdGU+PEF1dGhvcj5WYWxsYW5jZTwvQXV0aG9yPjxZZWFyPjIwMTE8L1llYXI+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</w:fldData>
        </w:fldChar>
      </w:r>
      <w:r w:rsidR="00F8772A" w:rsidRPr="00E82597">
        <w:instrText xml:space="preserve"> ADDIN EN.CITE.DATA </w:instrText>
      </w:r>
      <w:r w:rsidR="00F8772A" w:rsidRPr="00E82597">
        <w:fldChar w:fldCharType="end"/>
      </w:r>
      <w:r w:rsidR="00ED67A0" w:rsidRPr="00E82597">
        <w:fldChar w:fldCharType="separate"/>
      </w:r>
      <w:r w:rsidR="00F8772A" w:rsidRPr="00E82597">
        <w:rPr>
          <w:noProof/>
        </w:rPr>
        <w:t>(31, 13, 32, 8, 33)</w:t>
      </w:r>
      <w:r w:rsidR="00ED67A0" w:rsidRPr="00E82597">
        <w:fldChar w:fldCharType="end"/>
      </w:r>
      <w:r w:rsidR="005C5F5E" w:rsidRPr="00E82597">
        <w:t>.</w:t>
      </w:r>
      <w:r w:rsidR="00C304F4" w:rsidRPr="00E82597">
        <w:t xml:space="preserve"> </w:t>
      </w:r>
      <w:r w:rsidR="00381524" w:rsidRPr="00E82597">
        <w:t xml:space="preserve">One previous study found that self-reported MVPA but only objectively measured light activity was associated with lower psychological distress </w:t>
      </w:r>
      <w:r w:rsidR="00381524" w:rsidRPr="00E82597">
        <w:fldChar w:fldCharType="begin"/>
      </w:r>
      <w:r w:rsidR="00381524" w:rsidRPr="00E82597">
        <w:instrText xml:space="preserve"> ADDIN EN.CITE &lt;EndNote&gt;&lt;Cite&gt;&lt;Author&gt;Hamer&lt;/Author&gt;&lt;Year&gt;2014&lt;/Year&gt;&lt;RecNum&gt;6&lt;/RecNum&gt;&lt;DisplayText&gt;(10)&lt;/DisplayText&gt;&lt;record&gt;&lt;rec-number&gt;6&lt;/rec-number&gt;&lt;foreign-keys&gt;&lt;key app="EN" db-id="teserzdw62v256exvzy5ftsr2r22ff5r9ea2" timestamp="1460986733"&gt;6&lt;/key&gt;&lt;/foreign-keys&gt;&lt;ref-type name="Journal Article"&gt;17&lt;/ref-type&gt;&lt;contributors&gt;&lt;authors&gt;&lt;author&gt;Hamer, M.&lt;/author&gt;&lt;author&gt;Coombs, N.&lt;/author&gt;&lt;author&gt;Stamatakis, E.&lt;/author&gt;&lt;/authors&gt;&lt;/contributors&gt;&lt;auth-address&gt;UCL, Phys Act Res Grp, Dept Epidemiol &amp;amp; Publ Hlth, London, England&amp;#xD;Univ Sydney, Prevent Res Collaborat, Sch Publ Hlth, Sydney, NSW 2006, Australia&lt;/auth-address&gt;&lt;titles&gt;&lt;title&gt;Associations between objectively assessed and self-reported sedentary time with mental health in adults: an analysis of data from the Health Survey for England&lt;/title&gt;&lt;secondary-title&gt;Bmj Open&lt;/secondary-title&gt;&lt;alt-title&gt;Bmj Open&lt;/alt-title&gt;&lt;/titles&gt;&lt;periodical&gt;&lt;full-title&gt;Bmj Open&lt;/full-title&gt;&lt;abbr-1&gt;Bmj Open&lt;/abbr-1&gt;&lt;/periodical&gt;&lt;alt-periodical&gt;&lt;full-title&gt;Bmj Open&lt;/full-title&gt;&lt;abbr-1&gt;Bmj Open&lt;/abbr-1&gt;&lt;/alt-periodical&gt;&lt;volume&gt;4&lt;/volume&gt;&lt;number&gt;3&lt;/number&gt;&lt;keywords&gt;&lt;keyword&gt;epidemiology&lt;/keyword&gt;&lt;keyword&gt;mental health&lt;/keyword&gt;&lt;keyword&gt;public health&lt;/keyword&gt;&lt;keyword&gt;physical-activity&lt;/keyword&gt;&lt;keyword&gt;depressive symptoms&lt;/keyword&gt;&lt;keyword&gt;older-adults&lt;/keyword&gt;&lt;keyword&gt;psychological distress&lt;/keyword&gt;&lt;keyword&gt;controlled-trial&lt;/keyword&gt;&lt;keyword&gt;television&lt;/keyword&gt;&lt;keyword&gt;exercise&lt;/keyword&gt;&lt;keyword&gt;behavior&lt;/keyword&gt;&lt;keyword&gt;risk&lt;/keyword&gt;&lt;keyword&gt;women&lt;/keyword&gt;&lt;/keywords&gt;&lt;dates&gt;&lt;year&gt;2014&lt;/year&gt;&lt;/dates&gt;&lt;isbn&gt;2044-6055&lt;/isbn&gt;&lt;accession-num&gt;WOS:000333921300077&lt;/accession-num&gt;&lt;urls&gt;&lt;related-urls&gt;&lt;url&gt;&amp;lt;Go to ISI&amp;gt;://WOS:000333921300077&lt;/url&gt;&lt;/related-urls&gt;&lt;/urls&gt;&lt;electronic-resource-num&gt;10.1136/bmjopen-2013-004580&lt;/electronic-resource-num&gt;&lt;language&gt;English&lt;/language&gt;&lt;/record&gt;&lt;/Cite&gt;&lt;/EndNote&gt;</w:instrText>
      </w:r>
      <w:r w:rsidR="00381524" w:rsidRPr="00E82597">
        <w:fldChar w:fldCharType="separate"/>
      </w:r>
      <w:r w:rsidR="00381524" w:rsidRPr="00E82597">
        <w:rPr>
          <w:noProof/>
        </w:rPr>
        <w:t>(10)</w:t>
      </w:r>
      <w:r w:rsidR="00381524" w:rsidRPr="00E82597">
        <w:fldChar w:fldCharType="end"/>
      </w:r>
      <w:r w:rsidR="00381524" w:rsidRPr="00E82597">
        <w:t>. While we were not able to differentiate between specific intensities of activity, we were able to capture time spent in different postural allocations objectively. In our study only overall activity was favourably associated with affective states but not time spent standing or sit-to-stand transitions, which are reliably captured using the ActivPal.</w:t>
      </w:r>
      <w:r w:rsidR="00381524" w:rsidRPr="00E82597" w:rsidDel="00381524">
        <w:t xml:space="preserve"> </w:t>
      </w:r>
      <w:r w:rsidR="003C4E81" w:rsidRPr="00E82597">
        <w:t xml:space="preserve">One of the main strengths of this study was the ability </w:t>
      </w:r>
      <w:r w:rsidR="00C532B1" w:rsidRPr="00E82597">
        <w:t>to</w:t>
      </w:r>
      <w:r w:rsidR="00A440E0" w:rsidRPr="00E82597">
        <w:t xml:space="preserve"> </w:t>
      </w:r>
      <w:r w:rsidR="003C4E81" w:rsidRPr="00E82597">
        <w:t xml:space="preserve">determine </w:t>
      </w:r>
      <w:r w:rsidR="007D5CAB" w:rsidRPr="00E82597">
        <w:t xml:space="preserve">the effects of </w:t>
      </w:r>
      <w:r w:rsidR="00A440E0" w:rsidRPr="00E82597">
        <w:t>acute</w:t>
      </w:r>
      <w:r w:rsidR="003C4E81" w:rsidRPr="00E82597">
        <w:t xml:space="preserve"> physical activity</w:t>
      </w:r>
      <w:r w:rsidR="00A440E0" w:rsidRPr="00E82597">
        <w:t xml:space="preserve"> fluctuations</w:t>
      </w:r>
      <w:r w:rsidR="003C4E81" w:rsidRPr="00E82597">
        <w:t xml:space="preserve"> </w:t>
      </w:r>
      <w:r w:rsidR="00E0698A" w:rsidRPr="00E82597">
        <w:t>(within-person</w:t>
      </w:r>
      <w:r w:rsidR="003C4E81" w:rsidRPr="00E82597">
        <w:t xml:space="preserve"> variation</w:t>
      </w:r>
      <w:r w:rsidR="00E0698A" w:rsidRPr="00E82597">
        <w:t xml:space="preserve">) </w:t>
      </w:r>
      <w:r w:rsidR="007D5CAB" w:rsidRPr="00E82597">
        <w:t>on</w:t>
      </w:r>
      <w:r w:rsidR="00A440E0" w:rsidRPr="00E82597">
        <w:t xml:space="preserve"> </w:t>
      </w:r>
      <w:r w:rsidR="003C4E81" w:rsidRPr="00E82597">
        <w:t xml:space="preserve">affective </w:t>
      </w:r>
      <w:r w:rsidR="00A440E0" w:rsidRPr="00E82597">
        <w:t>states.</w:t>
      </w:r>
      <w:r w:rsidR="003C4E81" w:rsidRPr="00E82597">
        <w:t xml:space="preserve"> </w:t>
      </w:r>
      <w:r w:rsidR="00A440E0" w:rsidRPr="00E82597">
        <w:t xml:space="preserve"> </w:t>
      </w:r>
      <w:r w:rsidR="00941C39" w:rsidRPr="00E82597">
        <w:t>P</w:t>
      </w:r>
      <w:r w:rsidR="003C50B6" w:rsidRPr="00E82597">
        <w:t>revious studies</w:t>
      </w:r>
      <w:r w:rsidR="00941C39" w:rsidRPr="00E82597">
        <w:t xml:space="preserve"> have </w:t>
      </w:r>
      <w:r w:rsidR="003C4E81" w:rsidRPr="00E82597">
        <w:t>consistently reported an association between acute physical activity and increased positive affect</w:t>
      </w:r>
      <w:r w:rsidR="00612666" w:rsidRPr="00E82597">
        <w:t xml:space="preserve"> </w:t>
      </w:r>
      <w:r w:rsidR="00612666" w:rsidRPr="00E82597">
        <w:fldChar w:fldCharType="begin"/>
      </w:r>
      <w:r w:rsidR="00612666" w:rsidRPr="00E82597">
        <w:instrText xml:space="preserve"> ADDIN EN.CITE &lt;EndNote&gt;&lt;Cite&gt;&lt;Author&gt;Liao&lt;/Author&gt;&lt;Year&gt;2015&lt;/Year&gt;&lt;RecNum&gt;49&lt;/RecNum&gt;&lt;DisplayText&gt;(7)&lt;/DisplayText&gt;&lt;record&gt;&lt;rec-number&gt;49&lt;/rec-number&gt;&lt;foreign-keys&gt;&lt;key app="EN" db-id="teserzdw62v256exvzy5ftsr2r22ff5r9ea2" timestamp="1487844190"&gt;49&lt;/key&gt;&lt;/foreign-keys&gt;&lt;ref-type name="Journal Article"&gt;17&lt;/ref-type&gt;&lt;contributors&gt;&lt;authors&gt;&lt;author&gt;Liao, Y.&lt;/author&gt;&lt;author&gt;Shonkoff, E. T.&lt;/author&gt;&lt;author&gt;Dunton, G. F.&lt;/author&gt;&lt;/authors&gt;&lt;/contributors&gt;&lt;auth-address&gt;Department of Behavioral Science, The University of Texas MD Anderson Cancer Center Houston, TX, USA.&amp;#xD;ChildObesity180, Tufts University Boston, MA, USA.&amp;#xD;Department of Preventive Medicine, Institute for Health Promotion and Disease Prevention Research, University of Southern California Los Angeles, CA, USA.&lt;/auth-address&gt;&lt;titles&gt;&lt;title&gt;The Acute Relationships Between Affect, Physical Feeling States, and Physical Activity in Daily Life: A Review of Current Evidence&lt;/title&gt;&lt;secondary-title&gt;Front Psychol&lt;/secondary-title&gt;&lt;/titles&gt;&lt;periodical&gt;&lt;full-title&gt;Front Psychol&lt;/full-title&gt;&lt;/periodical&gt;&lt;pages&gt;1975&lt;/pages&gt;&lt;volume&gt;6&lt;/volume&gt;&lt;keywords&gt;&lt;keyword&gt;accelerometry&lt;/keyword&gt;&lt;keyword&gt;ecological momentary assessment&lt;/keyword&gt;&lt;keyword&gt;exercise&lt;/keyword&gt;&lt;keyword&gt;experience sampling&lt;/keyword&gt;&lt;keyword&gt;free-living&lt;/keyword&gt;&lt;keyword&gt;mood&lt;/keyword&gt;&lt;/keywords&gt;&lt;dates&gt;&lt;year&gt;2015&lt;/year&gt;&lt;/dates&gt;&lt;isbn&gt;1664-1078 (Linking)&lt;/isbn&gt;&lt;accession-num&gt;26779049&lt;/accession-num&gt;&lt;urls&gt;&lt;related-urls&gt;&lt;url&gt;https://www.ncbi.nlm.nih.gov/pubmed/26779049&lt;/url&gt;&lt;/related-urls&gt;&lt;/urls&gt;&lt;custom2&gt;PMC4688389&lt;/custom2&gt;&lt;electronic-resource-num&gt;10.3389/fpsyg.2015.01975&lt;/electronic-resource-num&gt;&lt;/record&gt;&lt;/Cite&gt;&lt;/EndNote&gt;</w:instrText>
      </w:r>
      <w:r w:rsidR="00612666" w:rsidRPr="00E82597">
        <w:fldChar w:fldCharType="separate"/>
      </w:r>
      <w:r w:rsidR="00612666" w:rsidRPr="00E82597">
        <w:rPr>
          <w:noProof/>
        </w:rPr>
        <w:t>(7)</w:t>
      </w:r>
      <w:r w:rsidR="00612666" w:rsidRPr="00E82597">
        <w:fldChar w:fldCharType="end"/>
      </w:r>
      <w:r w:rsidR="004A6CEA" w:rsidRPr="00E82597">
        <w:t>. We did not find evidence for this association</w:t>
      </w:r>
      <w:r w:rsidR="003C4E81" w:rsidRPr="00E82597">
        <w:t xml:space="preserve"> but we </w:t>
      </w:r>
      <w:r w:rsidR="004A6CEA" w:rsidRPr="00E82597">
        <w:t xml:space="preserve">did find that days with higher physical activity than average were associated with lower negative affect, which is consistent with some but not all previous studies </w:t>
      </w:r>
      <w:r w:rsidR="004A6CEA" w:rsidRPr="00E82597">
        <w:fldChar w:fldCharType="begin"/>
      </w:r>
      <w:r w:rsidR="004A6CEA" w:rsidRPr="00E82597">
        <w:instrText xml:space="preserve"> ADDIN EN.CITE &lt;EndNote&gt;&lt;Cite&gt;&lt;Author&gt;Liao&lt;/Author&gt;&lt;Year&gt;2015&lt;/Year&gt;&lt;RecNum&gt;49&lt;/RecNum&gt;&lt;DisplayText&gt;(7)&lt;/DisplayText&gt;&lt;record&gt;&lt;rec-number&gt;49&lt;/rec-number&gt;&lt;foreign-keys&gt;&lt;key app="EN" db-id="teserzdw62v256exvzy5ftsr2r22ff5r9ea2" timestamp="1487844190"&gt;49&lt;/key&gt;&lt;/foreign-keys&gt;&lt;ref-type name="Journal Article"&gt;17&lt;/ref-type&gt;&lt;contributors&gt;&lt;authors&gt;&lt;author&gt;Liao, Y.&lt;/author&gt;&lt;author&gt;Shonkoff, E. T.&lt;/author&gt;&lt;author&gt;Dunton, G. F.&lt;/author&gt;&lt;/authors&gt;&lt;/contributors&gt;&lt;auth-address&gt;Department of Behavioral Science, The University of Texas MD Anderson Cancer Center Houston, TX, USA.&amp;#xD;ChildObesity180, Tufts University Boston, MA, USA.&amp;#xD;Department of Preventive Medicine, Institute for Health Promotion and Disease Prevention Research, University of Southern California Los Angeles, CA, USA.&lt;/auth-address&gt;&lt;titles&gt;&lt;title&gt;The Acute Relationships Between Affect, Physical Feeling States, and Physical Activity in Daily Life: A Review of Current Evidence&lt;/title&gt;&lt;secondary-title&gt;Front Psychol&lt;/secondary-title&gt;&lt;/titles&gt;&lt;periodical&gt;&lt;full-title&gt;Front Psychol&lt;/full-title&gt;&lt;/periodical&gt;&lt;pages&gt;1975&lt;/pages&gt;&lt;volume&gt;6&lt;/volume&gt;&lt;keywords&gt;&lt;keyword&gt;accelerometry&lt;/keyword&gt;&lt;keyword&gt;ecological momentary assessment&lt;/keyword&gt;&lt;keyword&gt;exercise&lt;/keyword&gt;&lt;keyword&gt;experience sampling&lt;/keyword&gt;&lt;keyword&gt;free-living&lt;/keyword&gt;&lt;keyword&gt;mood&lt;/keyword&gt;&lt;/keywords&gt;&lt;dates&gt;&lt;year&gt;2015&lt;/year&gt;&lt;/dates&gt;&lt;isbn&gt;1664-1078 (Linking)&lt;/isbn&gt;&lt;accession-num&gt;26779049&lt;/accession-num&gt;&lt;urls&gt;&lt;related-urls&gt;&lt;url&gt;https://www.ncbi.nlm.nih.gov/pubmed/26779049&lt;/url&gt;&lt;/related-urls&gt;&lt;/urls&gt;&lt;custom2&gt;PMC4688389&lt;/custom2&gt;&lt;electronic-resource-num&gt;10.3389/fpsyg.2015.01975&lt;/electronic-resource-num&gt;&lt;/record&gt;&lt;/Cite&gt;&lt;/EndNote&gt;</w:instrText>
      </w:r>
      <w:r w:rsidR="004A6CEA" w:rsidRPr="00E82597">
        <w:fldChar w:fldCharType="separate"/>
      </w:r>
      <w:r w:rsidR="004A6CEA" w:rsidRPr="00E82597">
        <w:rPr>
          <w:noProof/>
        </w:rPr>
        <w:t>(7)</w:t>
      </w:r>
      <w:r w:rsidR="004A6CEA" w:rsidRPr="00E82597">
        <w:fldChar w:fldCharType="end"/>
      </w:r>
      <w:r w:rsidR="004A6CEA" w:rsidRPr="00E82597">
        <w:t>.</w:t>
      </w:r>
      <w:r w:rsidR="00612666" w:rsidRPr="00E82597">
        <w:t xml:space="preserve"> </w:t>
      </w:r>
      <w:r w:rsidR="0025121B" w:rsidRPr="00E82597">
        <w:t>One possible explanation for this discrepancy may be that the dynamic changes to positive affect throughout the day were not captured in our study. A recent study using ecological momentary assessments in children, s</w:t>
      </w:r>
      <w:r w:rsidR="00A86A7E" w:rsidRPr="00E82597">
        <w:t>howed that higher levels of moderate-to-vigorous physical activity</w:t>
      </w:r>
      <w:r w:rsidR="0025121B" w:rsidRPr="00E82597">
        <w:t xml:space="preserve"> across the day were associated with higher positive affect and lower negative affect 30 minutes later </w:t>
      </w:r>
      <w:r w:rsidR="0025121B" w:rsidRPr="00E82597">
        <w:fldChar w:fldCharType="begin">
          <w:fldData xml:space="preserve">PEVuZE5vdGU+PENpdGU+PEF1dGhvcj5EdW50b248L0F1dGhvcj48WWVhcj4yMDE0PC9ZZWFyPjxS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</w:fldData>
        </w:fldChar>
      </w:r>
      <w:r w:rsidR="00F8772A" w:rsidRPr="00E82597">
        <w:instrText xml:space="preserve"> ADDIN EN.CITE </w:instrText>
      </w:r>
      <w:r w:rsidR="00F8772A" w:rsidRPr="00E82597">
        <w:fldChar w:fldCharType="begin">
          <w:fldData xml:space="preserve">PEVuZE5vdGU+PENpdGU+PEF1dGhvcj5EdW50b248L0F1dGhvcj48WWVhcj4yMDE0PC9ZZWFyPjxS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</w:fldData>
        </w:fldChar>
      </w:r>
      <w:r w:rsidR="00F8772A" w:rsidRPr="00E82597">
        <w:instrText xml:space="preserve"> ADDIN EN.CITE.DATA </w:instrText>
      </w:r>
      <w:r w:rsidR="00F8772A" w:rsidRPr="00E82597">
        <w:fldChar w:fldCharType="end"/>
      </w:r>
      <w:r w:rsidR="0025121B" w:rsidRPr="00E82597">
        <w:fldChar w:fldCharType="separate"/>
      </w:r>
      <w:r w:rsidR="00F8772A" w:rsidRPr="00E82597">
        <w:rPr>
          <w:noProof/>
        </w:rPr>
        <w:t>(13)</w:t>
      </w:r>
      <w:r w:rsidR="0025121B" w:rsidRPr="00E82597">
        <w:fldChar w:fldCharType="end"/>
      </w:r>
      <w:r w:rsidR="0025121B" w:rsidRPr="00E82597">
        <w:t xml:space="preserve">. Further affect measurements throughout the day may have captured the shorter term effects of physical activity in our study. </w:t>
      </w:r>
      <w:r w:rsidR="00D91B28" w:rsidRPr="00E82597">
        <w:t xml:space="preserve">It may also be plausible that there would be stronger within-person associations for higher intensities of physical activity with positive affective states; however, we were unable to differentiate between intensities of physical activity in this study. </w:t>
      </w:r>
    </w:p>
    <w:p w14:paraId="11B125BE" w14:textId="2DBF1FF5" w:rsidR="007A71DD" w:rsidRPr="00E82597" w:rsidRDefault="009F260C" w:rsidP="00D76721">
      <w:pPr>
        <w:spacing w:after="0" w:line="480" w:lineRule="auto"/>
        <w:ind w:firstLine="720"/>
      </w:pPr>
      <w:r w:rsidRPr="00E82597">
        <w:t xml:space="preserve">Previous studies have consistently reported </w:t>
      </w:r>
      <w:r w:rsidR="00F65A42" w:rsidRPr="00E82597">
        <w:t>advers</w:t>
      </w:r>
      <w:r w:rsidR="00941C39" w:rsidRPr="00E82597">
        <w:t>e effects of sedentary time on</w:t>
      </w:r>
      <w:r w:rsidR="00F65A42" w:rsidRPr="00E82597">
        <w:t xml:space="preserve"> mental wellbeing</w:t>
      </w:r>
      <w:r w:rsidR="00ED67A0" w:rsidRPr="00E82597">
        <w:t xml:space="preserve"> </w:t>
      </w:r>
      <w:r w:rsidR="00ED67A0" w:rsidRPr="00E82597">
        <w:fldChar w:fldCharType="begin">
          <w:fldData xml:space="preserve">PEVuZE5vdGU+PENpdGU+PEF1dGhvcj5IYW1lcjwvQXV0aG9yPjxZZWFyPjIwMTQ8L1llYXI+PFJl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==
</w:fldData>
        </w:fldChar>
      </w:r>
      <w:r w:rsidR="00F8772A" w:rsidRPr="00E82597">
        <w:instrText xml:space="preserve"> ADDIN EN.CITE </w:instrText>
      </w:r>
      <w:r w:rsidR="00F8772A" w:rsidRPr="00E82597">
        <w:fldChar w:fldCharType="begin">
          <w:fldData xml:space="preserve">PEVuZE5vdGU+PENpdGU+PEF1dGhvcj5IYW1lcjwvQXV0aG9yPjxZZWFyPjIwMTQ8L1llYXI+PFJl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==
</w:fldData>
        </w:fldChar>
      </w:r>
      <w:r w:rsidR="00F8772A" w:rsidRPr="00E82597">
        <w:instrText xml:space="preserve"> ADDIN EN.CITE.DATA </w:instrText>
      </w:r>
      <w:r w:rsidR="00F8772A" w:rsidRPr="00E82597">
        <w:fldChar w:fldCharType="end"/>
      </w:r>
      <w:r w:rsidR="00ED67A0" w:rsidRPr="00E82597">
        <w:fldChar w:fldCharType="separate"/>
      </w:r>
      <w:r w:rsidR="00F8772A" w:rsidRPr="00E82597">
        <w:rPr>
          <w:noProof/>
        </w:rPr>
        <w:t>(10, 34)</w:t>
      </w:r>
      <w:r w:rsidR="00ED67A0" w:rsidRPr="00E82597">
        <w:fldChar w:fldCharType="end"/>
      </w:r>
      <w:r w:rsidR="00941C39" w:rsidRPr="00E82597">
        <w:t>; however,</w:t>
      </w:r>
      <w:r w:rsidR="007965B6" w:rsidRPr="00E82597">
        <w:t xml:space="preserve"> in contrast,</w:t>
      </w:r>
      <w:r w:rsidR="00941C39" w:rsidRPr="00E82597">
        <w:t xml:space="preserve"> </w:t>
      </w:r>
      <w:r w:rsidR="00244DC3" w:rsidRPr="00E82597">
        <w:t>the present study</w:t>
      </w:r>
      <w:r w:rsidR="007965B6" w:rsidRPr="00E82597">
        <w:t xml:space="preserve"> found that</w:t>
      </w:r>
      <w:r w:rsidR="00244DC3" w:rsidRPr="00E82597">
        <w:t xml:space="preserve"> </w:t>
      </w:r>
      <w:r w:rsidR="00817461" w:rsidRPr="00E82597">
        <w:t xml:space="preserve">both habitual and acute bouts of </w:t>
      </w:r>
      <w:r w:rsidR="000C7D83" w:rsidRPr="00E82597">
        <w:t>sitting time w</w:t>
      </w:r>
      <w:r w:rsidR="00817461" w:rsidRPr="00E82597">
        <w:t>ere</w:t>
      </w:r>
      <w:r w:rsidR="000C7D83" w:rsidRPr="00E82597">
        <w:t xml:space="preserve"> not detrimental to </w:t>
      </w:r>
      <w:r w:rsidR="00817461" w:rsidRPr="00E82597">
        <w:t>affective states</w:t>
      </w:r>
      <w:r w:rsidR="00461BD6" w:rsidRPr="00E82597">
        <w:t>.</w:t>
      </w:r>
      <w:r w:rsidR="004132ED" w:rsidRPr="00E82597">
        <w:t xml:space="preserve"> </w:t>
      </w:r>
      <w:r w:rsidR="005C0FDC" w:rsidRPr="00E82597">
        <w:t xml:space="preserve">As we measured sedentary time </w:t>
      </w:r>
      <w:r w:rsidR="00817461" w:rsidRPr="00E82597">
        <w:t xml:space="preserve">using appropriate </w:t>
      </w:r>
      <w:r w:rsidR="005C0FDC" w:rsidRPr="00E82597">
        <w:t>objective</w:t>
      </w:r>
      <w:r w:rsidR="00817461" w:rsidRPr="00E82597">
        <w:t xml:space="preserve"> measures</w:t>
      </w:r>
      <w:r w:rsidR="005C0FDC" w:rsidRPr="00E82597">
        <w:t>, this may</w:t>
      </w:r>
      <w:r w:rsidR="007E1E26" w:rsidRPr="00E82597">
        <w:t xml:space="preserve"> suggest that the physiologic</w:t>
      </w:r>
      <w:r w:rsidR="005C0FDC" w:rsidRPr="00E82597">
        <w:t xml:space="preserve">al </w:t>
      </w:r>
      <w:r w:rsidR="005C0FDC" w:rsidRPr="00D0030F">
        <w:t>processes related to sitting are not</w:t>
      </w:r>
      <w:r w:rsidR="007E1E26" w:rsidRPr="00D0030F">
        <w:t xml:space="preserve"> an </w:t>
      </w:r>
      <w:r w:rsidR="007E1E26" w:rsidRPr="00E82597">
        <w:lastRenderedPageBreak/>
        <w:t xml:space="preserve">underlying cause of negative </w:t>
      </w:r>
      <w:r w:rsidR="00810A40" w:rsidRPr="00E82597">
        <w:t>affect</w:t>
      </w:r>
      <w:r w:rsidR="007E1E26" w:rsidRPr="00E82597">
        <w:t>.</w:t>
      </w:r>
      <w:r w:rsidR="002817F5" w:rsidRPr="00E82597">
        <w:t xml:space="preserve"> </w:t>
      </w:r>
      <w:r w:rsidR="00BD7C60" w:rsidRPr="00E82597">
        <w:t>Our sample was predominantly students</w:t>
      </w:r>
      <w:r w:rsidR="007965B6" w:rsidRPr="00E82597">
        <w:t xml:space="preserve"> who may not represent the types of sedentary behaviour the rest of the population typically engage in.</w:t>
      </w:r>
      <w:r w:rsidR="00BD7C60" w:rsidRPr="00E82597">
        <w:t xml:space="preserve"> </w:t>
      </w:r>
      <w:r w:rsidR="007965B6" w:rsidRPr="00E82597">
        <w:t>P</w:t>
      </w:r>
      <w:r w:rsidR="002817F5" w:rsidRPr="00E82597">
        <w:t xml:space="preserve">lausibly the types of sedentary behaviour </w:t>
      </w:r>
      <w:r w:rsidR="00BD7C60" w:rsidRPr="00E82597">
        <w:t>this sample</w:t>
      </w:r>
      <w:r w:rsidR="007965B6" w:rsidRPr="00E82597">
        <w:t xml:space="preserve"> </w:t>
      </w:r>
      <w:r w:rsidR="00BD7C60" w:rsidRPr="00E82597">
        <w:t>engage</w:t>
      </w:r>
      <w:r w:rsidR="002817F5" w:rsidRPr="00E82597">
        <w:t xml:space="preserve"> in are not detrimental to </w:t>
      </w:r>
      <w:r w:rsidR="00292C47" w:rsidRPr="00E82597">
        <w:t>affect</w:t>
      </w:r>
      <w:r w:rsidR="002817F5" w:rsidRPr="00E82597">
        <w:t>.</w:t>
      </w:r>
      <w:r w:rsidR="00B03F59" w:rsidRPr="00E82597">
        <w:t xml:space="preserve"> Some sedentary behaviours</w:t>
      </w:r>
      <w:r w:rsidR="00641209" w:rsidRPr="00E82597">
        <w:t>, such as listening to music,</w:t>
      </w:r>
      <w:r w:rsidR="00B03F59" w:rsidRPr="00E82597">
        <w:t xml:space="preserve"> may act as a break from the stressors of daily life</w:t>
      </w:r>
      <w:r w:rsidR="00161049" w:rsidRPr="00E82597">
        <w:t xml:space="preserve"> and </w:t>
      </w:r>
      <w:r w:rsidR="00292C47" w:rsidRPr="00E82597">
        <w:t xml:space="preserve">therefore may improve affective state </w:t>
      </w:r>
      <w:r w:rsidR="00641209" w:rsidRPr="00E82597">
        <w:fldChar w:fldCharType="begin"/>
      </w:r>
      <w:r w:rsidR="00F44E0D" w:rsidRPr="00E82597">
        <w:instrText xml:space="preserve"> ADDIN EN.CITE &lt;EndNote&gt;&lt;Cite&gt;&lt;Author&gt;Kemper&lt;/Author&gt;&lt;Year&gt;2005&lt;/Year&gt;&lt;RecNum&gt;47&lt;/RecNum&gt;&lt;DisplayText&gt;(35)&lt;/DisplayText&gt;&lt;record&gt;&lt;rec-number&gt;47&lt;/rec-number&gt;&lt;foreign-keys&gt;&lt;key app="EN" db-id="teserzdw62v256exvzy5ftsr2r22ff5r9ea2" timestamp="1482146980"&gt;47&lt;/key&gt;&lt;/foreign-keys&gt;&lt;ref-type name="Journal Article"&gt;17&lt;/ref-type&gt;&lt;contributors&gt;&lt;authors&gt;&lt;author&gt;Kemper, K. J.&lt;/author&gt;&lt;author&gt;Danhauer, S. C.&lt;/author&gt;&lt;/authors&gt;&lt;/contributors&gt;&lt;auth-address&gt;Wake Forest Univ, Sch Med, Dept Pediat, Winston Salem, NC 27157 USA&amp;#xD;Wake Forest Univ, Sch Med, Dept Internal Med, Sect Hematol &amp;amp; Oncol, Winston Salem, NC 27157 USA&lt;/auth-address&gt;&lt;titles&gt;&lt;title&gt;Music as therapy&lt;/title&gt;&lt;secondary-title&gt;Southern Medical Journal&lt;/secondary-title&gt;&lt;alt-title&gt;South Med J&lt;/alt-title&gt;&lt;/titles&gt;&lt;periodical&gt;&lt;full-title&gt;Southern Medical Journal&lt;/full-title&gt;&lt;abbr-1&gt;South Med J&lt;/abbr-1&gt;&lt;/periodical&gt;&lt;alt-periodical&gt;&lt;full-title&gt;Southern Medical Journal&lt;/full-title&gt;&lt;abbr-1&gt;South Med J&lt;/abbr-1&gt;&lt;/alt-periodical&gt;&lt;pages&gt;282-288&lt;/pages&gt;&lt;volume&gt;98&lt;/volume&gt;&lt;number&gt;3&lt;/number&gt;&lt;keywords&gt;&lt;keyword&gt;allied health&lt;/keyword&gt;&lt;keyword&gt;anxiety&lt;/keyword&gt;&lt;keyword&gt;complementary therapy&lt;/keyword&gt;&lt;keyword&gt;music&lt;/keyword&gt;&lt;keyword&gt;pain&lt;/keyword&gt;&lt;keyword&gt;relaxation&lt;/keyword&gt;&lt;keyword&gt;stress&lt;/keyword&gt;&lt;keyword&gt;randomized controlled-trial&lt;/keyword&gt;&lt;keyword&gt;salivary cortisol level&lt;/keyword&gt;&lt;keyword&gt;intensive-care-unit&lt;/keyword&gt;&lt;keyword&gt;self-selected music&lt;/keyword&gt;&lt;keyword&gt;postoperative pain&lt;/keyword&gt;&lt;keyword&gt;preoperative anxiety&lt;/keyword&gt;&lt;keyword&gt;psychological stress&lt;/keyword&gt;&lt;keyword&gt;premature-infants&lt;/keyword&gt;&lt;keyword&gt;harp music&lt;/keyword&gt;&lt;keyword&gt;relaxation&lt;/keyword&gt;&lt;/keywords&gt;&lt;dates&gt;&lt;year&gt;2005&lt;/year&gt;&lt;pub-dates&gt;&lt;date&gt;Mar&lt;/date&gt;&lt;/pub-dates&gt;&lt;/dates&gt;&lt;isbn&gt;0038-4348&lt;/isbn&gt;&lt;accession-num&gt;WOS:000227779400006&lt;/accession-num&gt;&lt;urls&gt;&lt;related-urls&gt;&lt;url&gt;&amp;lt;Go to ISI&amp;gt;://WOS:000227779400006&lt;/url&gt;&lt;/related-urls&gt;&lt;/urls&gt;&lt;electronic-resource-num&gt;Doi 10.1097/01.Smj.0000154773.11986.39&lt;/electronic-resource-num&gt;&lt;language&gt;English&lt;/language&gt;&lt;/record&gt;&lt;/Cite&gt;&lt;/EndNote&gt;</w:instrText>
      </w:r>
      <w:r w:rsidR="00641209" w:rsidRPr="00E82597">
        <w:fldChar w:fldCharType="separate"/>
      </w:r>
      <w:r w:rsidR="00F44E0D" w:rsidRPr="00E82597">
        <w:rPr>
          <w:noProof/>
        </w:rPr>
        <w:t>(35)</w:t>
      </w:r>
      <w:r w:rsidR="00641209" w:rsidRPr="00E82597">
        <w:fldChar w:fldCharType="end"/>
      </w:r>
      <w:r w:rsidR="00B03F59" w:rsidRPr="00E82597">
        <w:t>.</w:t>
      </w:r>
      <w:r w:rsidR="002817F5" w:rsidRPr="00E82597">
        <w:t xml:space="preserve"> </w:t>
      </w:r>
      <w:r w:rsidR="004132ED" w:rsidRPr="00E82597">
        <w:t>T</w:t>
      </w:r>
      <w:r w:rsidR="00461BD6" w:rsidRPr="00E82597">
        <w:t>his does not rule out the possibility that specific sedentary behaviours</w:t>
      </w:r>
      <w:r w:rsidR="004132ED" w:rsidRPr="00E82597">
        <w:t>, suc</w:t>
      </w:r>
      <w:r w:rsidR="00F65A42" w:rsidRPr="00E82597">
        <w:t>h as TV viewing</w:t>
      </w:r>
      <w:r w:rsidR="005C0FDC" w:rsidRPr="00E82597">
        <w:t xml:space="preserve"> </w:t>
      </w:r>
      <w:r w:rsidR="005C0FDC" w:rsidRPr="00E82597">
        <w:fldChar w:fldCharType="begin">
          <w:fldData xml:space="preserve">PEVuZE5vdGU+PENpdGU+PEF1dGhvcj5IYW1lcjwvQXV0aG9yPjxZZWFyPjIwMTQ8L1llYXI+PFJl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</w:fldData>
        </w:fldChar>
      </w:r>
      <w:r w:rsidR="00F44E0D" w:rsidRPr="00E82597">
        <w:instrText xml:space="preserve"> ADDIN EN.CITE </w:instrText>
      </w:r>
      <w:r w:rsidR="00F44E0D" w:rsidRPr="00E82597">
        <w:fldChar w:fldCharType="begin">
          <w:fldData xml:space="preserve">PEVuZE5vdGU+PENpdGU+PEF1dGhvcj5IYW1lcjwvQXV0aG9yPjxZZWFyPjIwMTQ8L1llYXI+PFJl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</w:fldData>
        </w:fldChar>
      </w:r>
      <w:r w:rsidR="00F44E0D" w:rsidRPr="00E82597">
        <w:instrText xml:space="preserve"> ADDIN EN.CITE.DATA </w:instrText>
      </w:r>
      <w:r w:rsidR="00F44E0D" w:rsidRPr="00E82597">
        <w:fldChar w:fldCharType="end"/>
      </w:r>
      <w:r w:rsidR="005C0FDC" w:rsidRPr="00E82597">
        <w:fldChar w:fldCharType="separate"/>
      </w:r>
      <w:r w:rsidR="00F44E0D" w:rsidRPr="00E82597">
        <w:rPr>
          <w:noProof/>
        </w:rPr>
        <w:t>(36)</w:t>
      </w:r>
      <w:r w:rsidR="005C0FDC" w:rsidRPr="00E82597">
        <w:fldChar w:fldCharType="end"/>
      </w:r>
      <w:r w:rsidR="004132ED" w:rsidRPr="00E82597">
        <w:t xml:space="preserve">, may be detrimental to </w:t>
      </w:r>
      <w:r w:rsidR="0005661C" w:rsidRPr="00E82597">
        <w:t>affect</w:t>
      </w:r>
      <w:r w:rsidR="000E7616" w:rsidRPr="00E82597">
        <w:t xml:space="preserve"> but we do not have data to support this</w:t>
      </w:r>
      <w:r w:rsidR="00BF3E08" w:rsidRPr="00E82597">
        <w:t xml:space="preserve"> in the present study</w:t>
      </w:r>
      <w:r w:rsidR="00461BD6" w:rsidRPr="00E82597">
        <w:t xml:space="preserve">. </w:t>
      </w:r>
      <w:r w:rsidR="005C5F5E" w:rsidRPr="00E82597">
        <w:t xml:space="preserve">Context may also drive associations between physical activity and </w:t>
      </w:r>
      <w:r w:rsidR="00D946C7" w:rsidRPr="00E82597">
        <w:t>affect</w:t>
      </w:r>
      <w:r w:rsidR="005C5F5E" w:rsidRPr="00E82597">
        <w:t xml:space="preserve">. </w:t>
      </w:r>
      <w:r w:rsidR="00A375A5" w:rsidRPr="00E82597">
        <w:t xml:space="preserve">For example, greater positive affect is reported after acute bouts of physical activity with other people rather than acute bouts done alone. Similarly, lower negative affect is reported after acute bouts of outdoor activity compared to acute bouts of indoor activity </w:t>
      </w:r>
      <w:r w:rsidR="005C5F5E" w:rsidRPr="00E82597">
        <w:fldChar w:fldCharType="begin"/>
      </w:r>
      <w:r w:rsidR="00F8772A" w:rsidRPr="00E82597">
        <w:instrText xml:space="preserve"> ADDIN EN.CITE &lt;EndNote&gt;&lt;Cite&gt;&lt;Author&gt;Dunton&lt;/Author&gt;&lt;Year&gt;2015&lt;/Year&gt;&lt;RecNum&gt;38&lt;/RecNum&gt;&lt;DisplayText&gt;(12)&lt;/DisplayText&gt;&lt;record&gt;&lt;rec-number&gt;38&lt;/rec-number&gt;&lt;foreign-keys&gt;&lt;key app="EN" db-id="teserzdw62v256exvzy5ftsr2r22ff5r9ea2" timestamp="1465898816"&gt;38&lt;/key&gt;&lt;/foreign-keys&gt;&lt;ref-type name="Journal Article"&gt;17&lt;/ref-type&gt;&lt;contributors&gt;&lt;authors&gt;&lt;author&gt;Dunton, G. F.&lt;/author&gt;&lt;author&gt;Liao, Y.&lt;/author&gt;&lt;author&gt;Intille, S.&lt;/author&gt;&lt;author&gt;Huh, J.&lt;/author&gt;&lt;author&gt;Leventhal, A.&lt;/author&gt;&lt;/authors&gt;&lt;/contributors&gt;&lt;auth-address&gt;Univ S Carolina, Dept Prevent Med, Columbia, SC 29208 USA&amp;#xD;Northeastern Univ, Coll Comp &amp;amp; Informat Sci &amp;amp; Hlth Sci, Boston, MA USA&lt;/auth-address&gt;&lt;titles&gt;&lt;title&gt;Momentary Assessment of Contextual Influences on Affective Response During Physical Activity&lt;/title&gt;&lt;secondary-title&gt;Health Psychology&lt;/secondary-title&gt;&lt;alt-title&gt;Health Psychol&lt;/alt-title&gt;&lt;/titles&gt;&lt;periodical&gt;&lt;full-title&gt;Health Psychology&lt;/full-title&gt;&lt;abbr-1&gt;Health Psychol&lt;/abbr-1&gt;&lt;/periodical&gt;&lt;alt-periodical&gt;&lt;full-title&gt;Health Psychology&lt;/full-title&gt;&lt;abbr-1&gt;Health Psychol&lt;/abbr-1&gt;&lt;/alt-periodical&gt;&lt;pages&gt;1145-1153&lt;/pages&gt;&lt;volume&gt;34&lt;/volume&gt;&lt;number&gt;12&lt;/number&gt;&lt;keywords&gt;&lt;keyword&gt;positive affect&lt;/keyword&gt;&lt;keyword&gt;negative affect&lt;/keyword&gt;&lt;keyword&gt;social context&lt;/keyword&gt;&lt;keyword&gt;physical context&lt;/keyword&gt;&lt;keyword&gt;ecological momentary assessment&lt;/keyword&gt;&lt;keyword&gt;affective states&lt;/keyword&gt;&lt;keyword&gt;depressive symptoms&lt;/keyword&gt;&lt;keyword&gt;everyday life&lt;/keyword&gt;&lt;keyword&gt;exercise&lt;/keyword&gt;&lt;keyword&gt;adults&lt;/keyword&gt;&lt;keyword&gt;intensities&lt;/keyword&gt;&lt;keyword&gt;emotions&lt;/keyword&gt;&lt;keyword&gt;benefits&lt;/keyword&gt;&lt;keyword&gt;models&lt;/keyword&gt;&lt;keyword&gt;participation&lt;/keyword&gt;&lt;/keywords&gt;&lt;dates&gt;&lt;year&gt;2015&lt;/year&gt;&lt;pub-dates&gt;&lt;date&gt;Dec&lt;/date&gt;&lt;/pub-dates&gt;&lt;/dates&gt;&lt;isbn&gt;0278-6133&lt;/isbn&gt;&lt;accession-num&gt;WOS:000369527600003&lt;/accession-num&gt;&lt;urls&gt;&lt;related-urls&gt;&lt;url&gt;&amp;lt;Go to ISI&amp;gt;://WOS:000369527600003&lt;/url&gt;&lt;/related-urls&gt;&lt;/urls&gt;&lt;electronic-resource-num&gt;10.1037/hea0000223&lt;/electronic-resource-num&gt;&lt;language&gt;English&lt;/language&gt;&lt;/record&gt;&lt;/Cite&gt;&lt;/EndNote&gt;</w:instrText>
      </w:r>
      <w:r w:rsidR="005C5F5E" w:rsidRPr="00E82597">
        <w:fldChar w:fldCharType="separate"/>
      </w:r>
      <w:r w:rsidR="00F8772A" w:rsidRPr="00E82597">
        <w:rPr>
          <w:noProof/>
        </w:rPr>
        <w:t>(12)</w:t>
      </w:r>
      <w:r w:rsidR="005C5F5E" w:rsidRPr="00E82597">
        <w:fldChar w:fldCharType="end"/>
      </w:r>
      <w:r w:rsidR="005C5F5E" w:rsidRPr="00E82597">
        <w:t>.</w:t>
      </w:r>
      <w:r w:rsidR="00D91B28" w:rsidRPr="00E82597">
        <w:t xml:space="preserve"> Importantly, the hip-mounted accelerometers used in the aforementioned studies and the majority of other studies in this field may be less precise for measuring sitting time than postural allocation accelerometers </w:t>
      </w:r>
      <w:r w:rsidR="00D91B28" w:rsidRPr="00E82597">
        <w:fldChar w:fldCharType="begin"/>
      </w:r>
      <w:r w:rsidR="00F8772A" w:rsidRPr="00E82597">
        <w:instrText xml:space="preserve"> ADDIN EN.CITE &lt;EndNote&gt;&lt;Cite&gt;&lt;Author&gt;Kozey-Keadle&lt;/Author&gt;&lt;Year&gt;2011&lt;/Year&gt;&lt;RecNum&gt;41&lt;/RecNum&gt;&lt;DisplayText&gt;(17)&lt;/DisplayText&gt;&lt;record&gt;&lt;rec-number&gt;41&lt;/rec-number&gt;&lt;foreign-keys&gt;&lt;key app="EN" db-id="teserzdw62v256exvzy5ftsr2r22ff5r9ea2" timestamp="1467711997"&gt;41&lt;/key&gt;&lt;/foreign-keys&gt;&lt;ref-type name="Journal Article"&gt;17&lt;/ref-type&gt;&lt;contributors&gt;&lt;authors&gt;&lt;author&gt;Kozey-Keadle, S.&lt;/author&gt;&lt;author&gt;Libertine, A.&lt;/author&gt;&lt;author&gt;Lyden, K.&lt;/author&gt;&lt;author&gt;Staudenmayer, J.&lt;/author&gt;&lt;author&gt;Freedson, P. S.&lt;/author&gt;&lt;/authors&gt;&lt;/contributors&gt;&lt;auth-address&gt;Univ Massachusetts, Dept Kinesiol, Amherst, MA 01003 USA&amp;#xD;Univ Massachusetts, Dept Math &amp;amp; Stat, Amherst, MA 01003 USA&lt;/auth-address&gt;&lt;titles&gt;&lt;title&gt;Validation of Wearable Monitors for Assessing Sedentary Behavior&lt;/title&gt;&lt;secondary-title&gt;Medicine and Science in Sports and Exercise&lt;/secondary-title&gt;&lt;alt-title&gt;Med Sci Sport Exer&lt;/alt-title&gt;&lt;/titles&gt;&lt;periodical&gt;&lt;full-title&gt;Medicine and science in sports and exercise&lt;/full-title&gt;&lt;abbr-1&gt;Med Sci Sports Exerc&lt;/abbr-1&gt;&lt;/periodical&gt;&lt;pages&gt;1561-1567&lt;/pages&gt;&lt;volume&gt;43&lt;/volume&gt;&lt;number&gt;8&lt;/number&gt;&lt;keywords&gt;&lt;keyword&gt;measurement&lt;/keyword&gt;&lt;keyword&gt;direct observation&lt;/keyword&gt;&lt;keyword&gt;accelerometer&lt;/keyword&gt;&lt;keyword&gt;sitting time&lt;/keyword&gt;&lt;keyword&gt;physical-activity&lt;/keyword&gt;&lt;keyword&gt;actigraph accelerometers&lt;/keyword&gt;&lt;keyword&gt;australian adults&lt;/keyword&gt;&lt;keyword&gt;plasma-glucose&lt;/keyword&gt;&lt;keyword&gt;life-style&lt;/keyword&gt;&lt;keyword&gt;obesity&lt;/keyword&gt;&lt;keyword&gt;time&lt;/keyword&gt;&lt;keyword&gt;associations&lt;/keyword&gt;&lt;keyword&gt;mortality&lt;/keyword&gt;&lt;keyword&gt;ausdiab&lt;/keyword&gt;&lt;/keywords&gt;&lt;dates&gt;&lt;year&gt;2011&lt;/year&gt;&lt;pub-dates&gt;&lt;date&gt;Aug&lt;/date&gt;&lt;/pub-dates&gt;&lt;/dates&gt;&lt;isbn&gt;0195-9131&lt;/isbn&gt;&lt;accession-num&gt;WOS:000292773000023&lt;/accession-num&gt;&lt;urls&gt;&lt;related-urls&gt;&lt;url&gt;&amp;lt;Go to ISI&amp;gt;://WOS:000292773000023&lt;/url&gt;&lt;/related-urls&gt;&lt;/urls&gt;&lt;electronic-resource-num&gt;10.1249/MSS.0b013e31820ce174&lt;/electronic-resource-num&gt;&lt;language&gt;English&lt;/language&gt;&lt;/record&gt;&lt;/Cite&gt;&lt;/EndNote&gt;</w:instrText>
      </w:r>
      <w:r w:rsidR="00D91B28" w:rsidRPr="00E82597">
        <w:fldChar w:fldCharType="separate"/>
      </w:r>
      <w:r w:rsidR="00F8772A" w:rsidRPr="00E82597">
        <w:rPr>
          <w:noProof/>
        </w:rPr>
        <w:t>(17)</w:t>
      </w:r>
      <w:r w:rsidR="00D91B28" w:rsidRPr="00E82597">
        <w:fldChar w:fldCharType="end"/>
      </w:r>
      <w:r w:rsidR="00D91B28" w:rsidRPr="00E82597">
        <w:t xml:space="preserve">. Hip-mounted accelerometers are limited by their susceptibility for misclassifying sitting and standing </w:t>
      </w:r>
      <w:r w:rsidR="00D91B28" w:rsidRPr="00E82597">
        <w:fldChar w:fldCharType="begin"/>
      </w:r>
      <w:r w:rsidR="00F44E0D" w:rsidRPr="00E82597">
        <w:instrText xml:space="preserve"> ADDIN EN.CITE &lt;EndNote&gt;&lt;Cite&gt;&lt;Author&gt;Trost&lt;/Author&gt;&lt;Year&gt;2011&lt;/Year&gt;&lt;RecNum&gt;42&lt;/RecNum&gt;&lt;DisplayText&gt;(37)&lt;/DisplayText&gt;&lt;record&gt;&lt;rec-number&gt;42&lt;/rec-number&gt;&lt;foreign-keys&gt;&lt;key app="EN" db-id="teserzdw62v256exvzy5ftsr2r22ff5r9ea2" timestamp="1467712813"&gt;42&lt;/key&gt;&lt;/foreign-keys&gt;&lt;ref-type name="Journal Article"&gt;17&lt;/ref-type&gt;&lt;contributors&gt;&lt;authors&gt;&lt;author&gt;Trost, S. G.&lt;/author&gt;&lt;author&gt;Loprinzi, P. D.&lt;/author&gt;&lt;author&gt;Moore, R.&lt;/author&gt;&lt;author&gt;Pfeiffer, K. A.&lt;/author&gt;&lt;/authors&gt;&lt;/contributors&gt;&lt;auth-address&gt;Oregon State Univ, Dept Nutr &amp;amp; Exercise Sci, Corvallis, OR 97331 USA&amp;#xD;Michigan State Univ, Dept Kinesiol, E Lansing, MI 48824 USA&lt;/auth-address&gt;&lt;titles&gt;&lt;title&gt;Comparison of Accelerometer Cut Points for Predicting Activity Intensity in Youth&lt;/title&gt;&lt;secondary-title&gt;Medicine and Science in Sports and Exercise&lt;/secondary-title&gt;&lt;alt-title&gt;Med Sci Sport Exer&lt;/alt-title&gt;&lt;/titles&gt;&lt;periodical&gt;&lt;full-title&gt;Medicine and science in sports and exercise&lt;/full-title&gt;&lt;abbr-1&gt;Med Sci Sports Exerc&lt;/abbr-1&gt;&lt;/periodical&gt;&lt;pages&gt;1360-1368&lt;/pages&gt;&lt;volume&gt;43&lt;/volume&gt;&lt;number&gt;7&lt;/number&gt;&lt;keywords&gt;&lt;keyword&gt;actigraph&lt;/keyword&gt;&lt;keyword&gt;objective assessment&lt;/keyword&gt;&lt;keyword&gt;validity&lt;/keyword&gt;&lt;keyword&gt;children&lt;/keyword&gt;&lt;keyword&gt;adolescents&lt;/keyword&gt;&lt;keyword&gt;exercise&lt;/keyword&gt;&lt;keyword&gt;physical-activity&lt;/keyword&gt;&lt;keyword&gt;energy-expenditure&lt;/keyword&gt;&lt;keyword&gt;activity monitors&lt;/keyword&gt;&lt;keyword&gt;adolescent girls&lt;/keyword&gt;&lt;keyword&gt;united-states&lt;/keyword&gt;&lt;keyword&gt;children&lt;/keyword&gt;&lt;keyword&gt;calibration&lt;/keyword&gt;&lt;keyword&gt;principles&lt;/keyword&gt;&lt;keyword&gt;costs&lt;/keyword&gt;&lt;/keywords&gt;&lt;dates&gt;&lt;year&gt;2011&lt;/year&gt;&lt;pub-dates&gt;&lt;date&gt;Jul&lt;/date&gt;&lt;/pub-dates&gt;&lt;/dates&gt;&lt;isbn&gt;0195-9131&lt;/isbn&gt;&lt;accession-num&gt;WOS:000291924500027&lt;/accession-num&gt;&lt;urls&gt;&lt;related-urls&gt;&lt;url&gt;&amp;lt;Go to ISI&amp;gt;://WOS:000291924500027&lt;/url&gt;&lt;/related-urls&gt;&lt;/urls&gt;&lt;electronic-resource-num&gt;10.1249/MSS.0b013e318206476e&lt;/electronic-resource-num&gt;&lt;language&gt;English&lt;/language&gt;&lt;/record&gt;&lt;/Cite&gt;&lt;/EndNote&gt;</w:instrText>
      </w:r>
      <w:r w:rsidR="00D91B28" w:rsidRPr="00E82597">
        <w:fldChar w:fldCharType="separate"/>
      </w:r>
      <w:r w:rsidR="00F44E0D" w:rsidRPr="00E82597">
        <w:rPr>
          <w:noProof/>
        </w:rPr>
        <w:t>(37)</w:t>
      </w:r>
      <w:r w:rsidR="00D91B28" w:rsidRPr="00E82597">
        <w:fldChar w:fldCharType="end"/>
      </w:r>
      <w:r w:rsidR="00D91B28" w:rsidRPr="00E82597">
        <w:t xml:space="preserve">. Using the ActivPal monitor we could reliably quantify the associations of sitting, standing and sit-to-stand transitions with </w:t>
      </w:r>
      <w:r w:rsidR="004A6CEA" w:rsidRPr="00E82597">
        <w:t>affect</w:t>
      </w:r>
      <w:r w:rsidR="00D91B28" w:rsidRPr="00E82597">
        <w:t>.</w:t>
      </w:r>
    </w:p>
    <w:p w14:paraId="417F46F9" w14:textId="1B9473EA" w:rsidR="000266B1" w:rsidRPr="00E82597" w:rsidRDefault="007B02F7" w:rsidP="00D76721">
      <w:pPr>
        <w:spacing w:after="0" w:line="480" w:lineRule="auto"/>
        <w:ind w:firstLine="720"/>
      </w:pPr>
      <w:r w:rsidRPr="00E82597">
        <w:t xml:space="preserve">We also explored associations </w:t>
      </w:r>
      <w:r w:rsidR="007A71DD" w:rsidRPr="00E82597">
        <w:t>of the</w:t>
      </w:r>
      <w:r w:rsidRPr="00E82597">
        <w:t xml:space="preserve"> activity variables with the activated and deactivated components of positive and negative affect. </w:t>
      </w:r>
      <w:r w:rsidR="006B5304" w:rsidRPr="00E82597">
        <w:t>Previous studies have</w:t>
      </w:r>
      <w:r w:rsidR="00B371F9" w:rsidRPr="00E82597">
        <w:t xml:space="preserve"> </w:t>
      </w:r>
      <w:r w:rsidR="006B5304" w:rsidRPr="00E82597">
        <w:t>focussed primarily on the associations with activated components of positive affect and have consistently shown</w:t>
      </w:r>
      <w:r w:rsidR="000C7D83" w:rsidRPr="00E82597">
        <w:t xml:space="preserve"> that</w:t>
      </w:r>
      <w:r w:rsidR="009C08D9" w:rsidRPr="00E82597">
        <w:t xml:space="preserve"> </w:t>
      </w:r>
      <w:r w:rsidR="006B5304" w:rsidRPr="00E82597">
        <w:t>physical activity is</w:t>
      </w:r>
      <w:r w:rsidR="009C08D9" w:rsidRPr="00E82597">
        <w:t xml:space="preserve"> </w:t>
      </w:r>
      <w:r w:rsidR="00B371F9" w:rsidRPr="00E82597">
        <w:t>associated with</w:t>
      </w:r>
      <w:r w:rsidR="00871F49" w:rsidRPr="00E82597">
        <w:t xml:space="preserve"> an increase in</w:t>
      </w:r>
      <w:r w:rsidR="000C7D83" w:rsidRPr="00E82597">
        <w:t xml:space="preserve"> </w:t>
      </w:r>
      <w:r w:rsidR="00B371F9" w:rsidRPr="00E82597">
        <w:t>feeling</w:t>
      </w:r>
      <w:r w:rsidR="006B5304" w:rsidRPr="00E82597">
        <w:t>s of vigor and energy</w:t>
      </w:r>
      <w:r w:rsidR="001A6983" w:rsidRPr="00E82597">
        <w:t xml:space="preserve"> </w:t>
      </w:r>
      <w:r w:rsidR="001A6983" w:rsidRPr="00E82597">
        <w:fldChar w:fldCharType="begin">
          <w:fldData xml:space="preserve">PEVuZE5vdGU+PENpdGU+PEF1dGhvcj5TdGVwdG9lPC9BdXRob3I+PFllYXI+MTk4ODwvWWVhcj48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</w:fldData>
        </w:fldChar>
      </w:r>
      <w:r w:rsidR="00F44E0D" w:rsidRPr="00E82597">
        <w:instrText xml:space="preserve"> ADDIN EN.CITE </w:instrText>
      </w:r>
      <w:r w:rsidR="00F44E0D" w:rsidRPr="00E82597">
        <w:fldChar w:fldCharType="begin">
          <w:fldData xml:space="preserve">PEVuZE5vdGU+PENpdGU+PEF1dGhvcj5TdGVwdG9lPC9BdXRob3I+PFllYXI+MTk4ODwvWWVhcj48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</w:fldData>
        </w:fldChar>
      </w:r>
      <w:r w:rsidR="00F44E0D" w:rsidRPr="00E82597">
        <w:instrText xml:space="preserve"> ADDIN EN.CITE.DATA </w:instrText>
      </w:r>
      <w:r w:rsidR="00F44E0D" w:rsidRPr="00E82597">
        <w:fldChar w:fldCharType="end"/>
      </w:r>
      <w:r w:rsidR="001A6983" w:rsidRPr="00E82597">
        <w:fldChar w:fldCharType="separate"/>
      </w:r>
      <w:r w:rsidR="00F44E0D" w:rsidRPr="00E82597">
        <w:rPr>
          <w:noProof/>
        </w:rPr>
        <w:t>(38, 39)</w:t>
      </w:r>
      <w:r w:rsidR="001A6983" w:rsidRPr="00E82597">
        <w:fldChar w:fldCharType="end"/>
      </w:r>
      <w:r w:rsidR="009C08D9" w:rsidRPr="00E82597">
        <w:t xml:space="preserve">. </w:t>
      </w:r>
      <w:r w:rsidR="007A71DD" w:rsidRPr="00E82597">
        <w:t>However, our results</w:t>
      </w:r>
      <w:r w:rsidR="00EA3C20" w:rsidRPr="00E82597">
        <w:t xml:space="preserve"> only</w:t>
      </w:r>
      <w:r w:rsidR="007A71DD" w:rsidRPr="00E82597">
        <w:t xml:space="preserve"> showed s</w:t>
      </w:r>
      <w:r w:rsidR="00D946C7" w:rsidRPr="00E82597">
        <w:t>ignifi</w:t>
      </w:r>
      <w:r w:rsidR="00EA3C20" w:rsidRPr="00E82597">
        <w:t>cant</w:t>
      </w:r>
      <w:r w:rsidR="007A71DD" w:rsidRPr="00E82597">
        <w:t xml:space="preserve"> between-person associations </w:t>
      </w:r>
      <w:r w:rsidR="007D5CAB" w:rsidRPr="00E82597">
        <w:t xml:space="preserve">between physical activity and deactivated positive affect, including feelings of calmness and being at ease. </w:t>
      </w:r>
      <w:r w:rsidR="001A6983" w:rsidRPr="00E82597">
        <w:t>S</w:t>
      </w:r>
      <w:r w:rsidR="003B1C86" w:rsidRPr="00E82597">
        <w:t xml:space="preserve">ome studies </w:t>
      </w:r>
      <w:r w:rsidR="001A6983" w:rsidRPr="00E82597">
        <w:t xml:space="preserve">also </w:t>
      </w:r>
      <w:r w:rsidR="003B1C86" w:rsidRPr="00E82597">
        <w:t>suggest that physical activity is associated with</w:t>
      </w:r>
      <w:r w:rsidR="00EA3C20" w:rsidRPr="00E82597">
        <w:t xml:space="preserve"> specific</w:t>
      </w:r>
      <w:r w:rsidR="001A6983" w:rsidRPr="00E82597">
        <w:t xml:space="preserve"> components of negative affect </w:t>
      </w:r>
      <w:r w:rsidR="001A6983" w:rsidRPr="00E82597">
        <w:fldChar w:fldCharType="begin">
          <w:fldData xml:space="preserve">PEVuZE5vdGU+PENpdGU+PEF1dGhvcj5LYW5uaW5nPC9BdXRob3I+PFllYXI+MjAxMDwvWWVhcj48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</w:fldData>
        </w:fldChar>
      </w:r>
      <w:r w:rsidR="00F44E0D" w:rsidRPr="00E82597">
        <w:instrText xml:space="preserve"> ADDIN EN.CITE </w:instrText>
      </w:r>
      <w:r w:rsidR="00F44E0D" w:rsidRPr="00E82597">
        <w:fldChar w:fldCharType="begin">
          <w:fldData xml:space="preserve">PEVuZE5vdGU+PENpdGU+PEF1dGhvcj5LYW5uaW5nPC9BdXRob3I+PFllYXI+MjAxMDwvWWVhcj48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</w:fldData>
        </w:fldChar>
      </w:r>
      <w:r w:rsidR="00F44E0D" w:rsidRPr="00E82597">
        <w:instrText xml:space="preserve"> ADDIN EN.CITE.DATA </w:instrText>
      </w:r>
      <w:r w:rsidR="00F44E0D" w:rsidRPr="00E82597">
        <w:fldChar w:fldCharType="end"/>
      </w:r>
      <w:r w:rsidR="001A6983" w:rsidRPr="00E82597">
        <w:fldChar w:fldCharType="separate"/>
      </w:r>
      <w:r w:rsidR="00F44E0D" w:rsidRPr="00E82597">
        <w:rPr>
          <w:noProof/>
        </w:rPr>
        <w:t>(8, 39)</w:t>
      </w:r>
      <w:r w:rsidR="001A6983" w:rsidRPr="00E82597">
        <w:fldChar w:fldCharType="end"/>
      </w:r>
      <w:r w:rsidR="006B5304" w:rsidRPr="00E82597">
        <w:t>.</w:t>
      </w:r>
      <w:r w:rsidR="007A71DD" w:rsidRPr="00E82597">
        <w:t xml:space="preserve"> Similarly</w:t>
      </w:r>
      <w:r w:rsidR="001F0A24" w:rsidRPr="00E82597">
        <w:t>, we also found</w:t>
      </w:r>
      <w:r w:rsidR="007A71DD" w:rsidRPr="00E82597">
        <w:t xml:space="preserve"> </w:t>
      </w:r>
      <w:r w:rsidR="00685EDE" w:rsidRPr="00E82597">
        <w:t xml:space="preserve">inverse </w:t>
      </w:r>
      <w:r w:rsidR="001F0A24" w:rsidRPr="00E82597">
        <w:t xml:space="preserve">associations </w:t>
      </w:r>
      <w:r w:rsidR="007A71DD" w:rsidRPr="00E82597">
        <w:t>between</w:t>
      </w:r>
      <w:r w:rsidR="001F0A24" w:rsidRPr="00E82597">
        <w:t xml:space="preserve"> </w:t>
      </w:r>
      <w:r w:rsidR="002C0BA1" w:rsidRPr="00E82597">
        <w:t xml:space="preserve">physical activity </w:t>
      </w:r>
      <w:r w:rsidR="001F0A24" w:rsidRPr="00E82597">
        <w:t>with deactivated components of negative affect</w:t>
      </w:r>
      <w:r w:rsidR="00EA3C20" w:rsidRPr="00E82597">
        <w:t xml:space="preserve"> but not activated components</w:t>
      </w:r>
      <w:r w:rsidR="001F0A24" w:rsidRPr="00E82597">
        <w:t xml:space="preserve">, </w:t>
      </w:r>
      <w:r w:rsidR="00E2228C" w:rsidRPr="00E82597">
        <w:t xml:space="preserve">which is consistent with previous studies </w:t>
      </w:r>
      <w:r w:rsidR="00665D19" w:rsidRPr="00E82597">
        <w:t>showing</w:t>
      </w:r>
      <w:r w:rsidR="001F0A24" w:rsidRPr="00E82597">
        <w:t xml:space="preserve"> that </w:t>
      </w:r>
      <w:r w:rsidR="00E2228C" w:rsidRPr="00E82597">
        <w:t>physical activity</w:t>
      </w:r>
      <w:r w:rsidR="001F0A24" w:rsidRPr="00E82597">
        <w:t xml:space="preserve"> may reduce feelings of</w:t>
      </w:r>
      <w:r w:rsidR="00E2228C" w:rsidRPr="00E82597">
        <w:t xml:space="preserve"> depression </w:t>
      </w:r>
      <w:r w:rsidR="00354EBC" w:rsidRPr="00E82597">
        <w:fldChar w:fldCharType="begin"/>
      </w:r>
      <w:r w:rsidR="00C23BBC" w:rsidRPr="00E82597">
        <w:instrText xml:space="preserve"> ADDIN EN.CITE &lt;EndNote&gt;&lt;Cite&gt;&lt;Author&gt;Conn&lt;/Author&gt;&lt;Year&gt;2010&lt;/Year&gt;&lt;RecNum&gt;16&lt;/RecNum&gt;&lt;DisplayText&gt;(2)&lt;/DisplayText&gt;&lt;record&gt;&lt;rec-number&gt;16&lt;/rec-number&gt;&lt;foreign-keys&gt;&lt;key app="EN" db-id="teserzdw62v256exvzy5ftsr2r22ff5r9ea2" timestamp="1461142248"&gt;16&lt;/key&gt;&lt;/foreign-keys&gt;&lt;ref-type name="Journal Article"&gt;17&lt;/ref-type&gt;&lt;contributors&gt;&lt;authors&gt;&lt;author&gt;Conn, V. S.&lt;/author&gt;&lt;/authors&gt;&lt;/contributors&gt;&lt;auth-address&gt;Univ Missouri, Columbia, MO 65211 USA&lt;/auth-address&gt;&lt;titles&gt;&lt;title&gt;Depressive Symptom Outcomes of Physical Activity Interventions: Meta-analysis Findings&lt;/title&gt;&lt;secondary-title&gt;Annals of Behavioral Medicine&lt;/secondary-title&gt;&lt;alt-title&gt;Ann Behav Med&lt;/alt-title&gt;&lt;/titles&gt;&lt;periodical&gt;&lt;full-title&gt;Annals of Behavioral Medicine&lt;/full-title&gt;&lt;abbr-1&gt;Ann Behav Med&lt;/abbr-1&gt;&lt;/periodical&gt;&lt;alt-periodical&gt;&lt;full-title&gt;Annals of Behavioral Medicine&lt;/full-title&gt;&lt;abbr-1&gt;Ann Behav Med&lt;/abbr-1&gt;&lt;/alt-periodical&gt;&lt;pages&gt;128-138&lt;/pages&gt;&lt;volume&gt;39&lt;/volume&gt;&lt;number&gt;2&lt;/number&gt;&lt;keywords&gt;&lt;keyword&gt;meta-analysis&lt;/keyword&gt;&lt;keyword&gt;exercise&lt;/keyword&gt;&lt;keyword&gt;depression&lt;/keyword&gt;&lt;keyword&gt;intervention studies&lt;/keyword&gt;&lt;keyword&gt;randomized controlled-trial&lt;/keyword&gt;&lt;keyword&gt;moderate-intensity exercise&lt;/keyword&gt;&lt;keyword&gt;quality-of-life&lt;/keyword&gt;&lt;keyword&gt;older-adults&lt;/keyword&gt;&lt;keyword&gt;aerobic exercise&lt;/keyword&gt;&lt;keyword&gt;mental-health&lt;/keyword&gt;&lt;keyword&gt;cardiovascular exercise&lt;/keyword&gt;&lt;keyword&gt;psychological outcomes&lt;/keyword&gt;&lt;keyword&gt;walking program&lt;/keyword&gt;&lt;keyword&gt;self-concept&lt;/keyword&gt;&lt;/keywords&gt;&lt;dates&gt;&lt;year&gt;2010&lt;/year&gt;&lt;pub-dates&gt;&lt;date&gt;May&lt;/date&gt;&lt;/pub-dates&gt;&lt;/dates&gt;&lt;isbn&gt;0883-6612&lt;/isbn&gt;&lt;accession-num&gt;WOS:000277593500004&lt;/accession-num&gt;&lt;urls&gt;&lt;related-urls&gt;&lt;url&gt;&amp;lt;Go to ISI&amp;gt;://WOS:000277593500004&lt;/url&gt;&lt;/related-urls&gt;&lt;/urls&gt;&lt;electronic-resource-num&gt;10.1007/s12160-010-9172-x&lt;/electronic-resource-num&gt;&lt;language&gt;English&lt;/language&gt;&lt;/record&gt;&lt;/Cite&gt;&lt;/EndNote&gt;</w:instrText>
      </w:r>
      <w:r w:rsidR="00354EBC" w:rsidRPr="00E82597">
        <w:fldChar w:fldCharType="separate"/>
      </w:r>
      <w:r w:rsidR="00C23BBC" w:rsidRPr="00E82597">
        <w:rPr>
          <w:noProof/>
        </w:rPr>
        <w:t>(2)</w:t>
      </w:r>
      <w:r w:rsidR="00354EBC" w:rsidRPr="00E82597">
        <w:fldChar w:fldCharType="end"/>
      </w:r>
      <w:r w:rsidR="001F0A24" w:rsidRPr="00E82597">
        <w:t xml:space="preserve">. </w:t>
      </w:r>
    </w:p>
    <w:p w14:paraId="4BD74C90" w14:textId="7DD0B7F4" w:rsidR="00EE22BE" w:rsidRPr="00E82597" w:rsidRDefault="00871F49" w:rsidP="00260B1D">
      <w:pPr>
        <w:spacing w:after="0" w:line="480" w:lineRule="auto"/>
        <w:ind w:firstLine="720"/>
      </w:pPr>
      <w:r w:rsidRPr="00E82597">
        <w:t xml:space="preserve">The major strength of this study is the novel use of postural allocation accelerometers combined with simultaneous repeated measurement of </w:t>
      </w:r>
      <w:r w:rsidR="00810A40" w:rsidRPr="00E82597">
        <w:t>affective states</w:t>
      </w:r>
      <w:r w:rsidR="002306E0" w:rsidRPr="00E82597">
        <w:t>.</w:t>
      </w:r>
      <w:r w:rsidR="00A062AF" w:rsidRPr="00E82597">
        <w:t xml:space="preserve"> </w:t>
      </w:r>
      <w:r w:rsidR="00EA3F24" w:rsidRPr="00E82597">
        <w:t>To our knowledge this is the first study to examine the associations of sitting, standing and sit-to-stand transitions with affective states.</w:t>
      </w:r>
      <w:r w:rsidR="00C2626C" w:rsidRPr="00E82597">
        <w:t xml:space="preserve"> Although </w:t>
      </w:r>
      <w:r w:rsidR="00C2626C" w:rsidRPr="00E82597">
        <w:lastRenderedPageBreak/>
        <w:t>we found null associations in the present study, further research using these devices in more diverse populations is required to fully understand the associations between very light activities and affective states.</w:t>
      </w:r>
      <w:r w:rsidR="00EA3F24" w:rsidRPr="00E82597">
        <w:t xml:space="preserve"> The limitation of using these devices is that we were unable to distinguish between different intensities of physical activity, which may be differentially associated with affective states. </w:t>
      </w:r>
      <w:r w:rsidR="00DB4B20" w:rsidRPr="00E82597">
        <w:t xml:space="preserve">Our study extends on the previous </w:t>
      </w:r>
      <w:r w:rsidR="0047041B" w:rsidRPr="00E82597">
        <w:t>literature by examining</w:t>
      </w:r>
      <w:r w:rsidR="00DB4B20" w:rsidRPr="00E82597">
        <w:t xml:space="preserve"> how within-person fluctuations in activity levels are associated with </w:t>
      </w:r>
      <w:r w:rsidR="00EA3F24" w:rsidRPr="00E82597">
        <w:t>affect</w:t>
      </w:r>
      <w:r w:rsidR="00665D19" w:rsidRPr="00E82597">
        <w:t xml:space="preserve">. This revealed contrasting between and within-person effects </w:t>
      </w:r>
      <w:r w:rsidR="00C72845" w:rsidRPr="00E82597">
        <w:t>of physical activity with</w:t>
      </w:r>
      <w:r w:rsidR="00665D19" w:rsidRPr="00E82597">
        <w:t xml:space="preserve"> </w:t>
      </w:r>
      <w:r w:rsidR="00EA3C20" w:rsidRPr="00E82597">
        <w:t>affect</w:t>
      </w:r>
      <w:r w:rsidR="007D5CAB" w:rsidRPr="00E82597">
        <w:t>, suggesting that the acute and chronic effects of physical activity on mood may be operating via different mechanisms;</w:t>
      </w:r>
      <w:r w:rsidR="00DB4B20" w:rsidRPr="00E82597">
        <w:t xml:space="preserve"> </w:t>
      </w:r>
      <w:r w:rsidR="007D5CAB" w:rsidRPr="00E82597">
        <w:t>i</w:t>
      </w:r>
      <w:r w:rsidR="0091076D" w:rsidRPr="00E82597">
        <w:t>ncreas</w:t>
      </w:r>
      <w:r w:rsidR="00084518" w:rsidRPr="00E82597">
        <w:t>ing</w:t>
      </w:r>
      <w:r w:rsidR="0091076D" w:rsidRPr="00E82597">
        <w:t xml:space="preserve"> daily </w:t>
      </w:r>
      <w:r w:rsidR="002C0BA1" w:rsidRPr="00E82597">
        <w:t>physical activity</w:t>
      </w:r>
      <w:r w:rsidR="00084518" w:rsidRPr="00E82597">
        <w:t xml:space="preserve"> above</w:t>
      </w:r>
      <w:r w:rsidR="00383CA0" w:rsidRPr="00E82597">
        <w:t xml:space="preserve"> </w:t>
      </w:r>
      <w:r w:rsidR="00084518" w:rsidRPr="00E82597">
        <w:t>usual levels</w:t>
      </w:r>
      <w:r w:rsidR="002C0BA1" w:rsidRPr="00E82597">
        <w:t xml:space="preserve"> </w:t>
      </w:r>
      <w:r w:rsidR="00665D19" w:rsidRPr="00E82597">
        <w:t>may have acute benefits</w:t>
      </w:r>
      <w:r w:rsidR="00EA3C20" w:rsidRPr="00E82597">
        <w:t xml:space="preserve"> </w:t>
      </w:r>
      <w:r w:rsidR="00C72845" w:rsidRPr="00E82597">
        <w:t>by</w:t>
      </w:r>
      <w:r w:rsidR="0091076D" w:rsidRPr="00E82597">
        <w:t xml:space="preserve"> lower</w:t>
      </w:r>
      <w:r w:rsidR="00C72845" w:rsidRPr="00E82597">
        <w:t>ing</w:t>
      </w:r>
      <w:r w:rsidR="0091076D" w:rsidRPr="00E82597">
        <w:t xml:space="preserve"> levels of </w:t>
      </w:r>
      <w:r w:rsidR="00C72845" w:rsidRPr="00E82597">
        <w:t>negative affect</w:t>
      </w:r>
      <w:r w:rsidR="00665D19" w:rsidRPr="00E82597">
        <w:t xml:space="preserve">, </w:t>
      </w:r>
      <w:r w:rsidR="00BD3BBA" w:rsidRPr="00E82597">
        <w:t>whereas</w:t>
      </w:r>
      <w:r w:rsidR="00665D19" w:rsidRPr="00E82597">
        <w:t xml:space="preserve"> habitual physical activity may </w:t>
      </w:r>
      <w:r w:rsidR="00BD3BBA" w:rsidRPr="00E82597">
        <w:t>be more important for</w:t>
      </w:r>
      <w:r w:rsidR="00665D19" w:rsidRPr="00E82597">
        <w:t xml:space="preserve"> positive affect.</w:t>
      </w:r>
      <w:r w:rsidR="00621DA9" w:rsidRPr="00E82597">
        <w:t xml:space="preserve"> Importantly,</w:t>
      </w:r>
      <w:r w:rsidR="00B953F3" w:rsidRPr="00E82597">
        <w:t xml:space="preserve"> </w:t>
      </w:r>
      <w:r w:rsidR="00621DA9" w:rsidRPr="00E82597">
        <w:t>l</w:t>
      </w:r>
      <w:r w:rsidR="00390382" w:rsidRPr="00E82597">
        <w:t xml:space="preserve">ower within-person variability in affect compared to </w:t>
      </w:r>
      <w:r w:rsidR="00621DA9" w:rsidRPr="00E82597">
        <w:t>between-person may have impaired</w:t>
      </w:r>
      <w:r w:rsidR="00390382" w:rsidRPr="00E82597">
        <w:t xml:space="preserve"> our ability to detect </w:t>
      </w:r>
      <w:r w:rsidR="00621DA9" w:rsidRPr="00E82597">
        <w:t xml:space="preserve">true </w:t>
      </w:r>
      <w:r w:rsidR="00390382" w:rsidRPr="00E82597">
        <w:t xml:space="preserve">within-person associations. </w:t>
      </w:r>
      <w:r w:rsidR="00621DA9" w:rsidRPr="00E82597">
        <w:t>Further limitations were that</w:t>
      </w:r>
      <w:r w:rsidR="007B02F7" w:rsidRPr="00E82597">
        <w:t xml:space="preserve"> we were unable to </w:t>
      </w:r>
      <w:r w:rsidR="00B371F9" w:rsidRPr="00E82597">
        <w:t>determine</w:t>
      </w:r>
      <w:r w:rsidR="007B02F7" w:rsidRPr="00E82597">
        <w:t xml:space="preserve"> the intensity of </w:t>
      </w:r>
      <w:r w:rsidR="003A71E7" w:rsidRPr="00E82597">
        <w:t xml:space="preserve">physical activity </w:t>
      </w:r>
      <w:r w:rsidR="00B371F9" w:rsidRPr="00E82597">
        <w:t xml:space="preserve">and thus we are unable to identify the optimal intensity for different </w:t>
      </w:r>
      <w:r w:rsidR="00B73B28" w:rsidRPr="00E82597">
        <w:t>affective states</w:t>
      </w:r>
      <w:r w:rsidR="00B371F9" w:rsidRPr="00E82597">
        <w:t>.</w:t>
      </w:r>
      <w:r w:rsidR="007A71DD" w:rsidRPr="00E82597">
        <w:t xml:space="preserve"> Further, taking only one affect measure throughout the day may have failed to capture the shorter term effects of physical activity.</w:t>
      </w:r>
      <w:r w:rsidR="004445B7" w:rsidRPr="00E82597">
        <w:t xml:space="preserve"> </w:t>
      </w:r>
      <w:r w:rsidR="004445B7" w:rsidRPr="00FA6586">
        <w:rPr>
          <w:color w:val="FF0000"/>
          <w:u w:val="single"/>
        </w:rPr>
        <w:t xml:space="preserve">Affective states </w:t>
      </w:r>
      <w:r w:rsidR="00FA6586" w:rsidRPr="00FA6586">
        <w:rPr>
          <w:color w:val="FF0000"/>
          <w:u w:val="single"/>
        </w:rPr>
        <w:t>measured</w:t>
      </w:r>
      <w:r w:rsidR="004445B7" w:rsidRPr="00FA6586">
        <w:rPr>
          <w:color w:val="FF0000"/>
          <w:u w:val="single"/>
        </w:rPr>
        <w:t xml:space="preserve"> at</w:t>
      </w:r>
      <w:r w:rsidR="00FA6586" w:rsidRPr="00FA6586">
        <w:rPr>
          <w:color w:val="FF0000"/>
          <w:u w:val="single"/>
        </w:rPr>
        <w:t xml:space="preserve"> a</w:t>
      </w:r>
      <w:r w:rsidR="004445B7" w:rsidRPr="00FA6586">
        <w:rPr>
          <w:color w:val="FF0000"/>
          <w:u w:val="single"/>
        </w:rPr>
        <w:t xml:space="preserve"> single time point during the day may</w:t>
      </w:r>
      <w:r w:rsidR="00FA6586" w:rsidRPr="00FA6586">
        <w:rPr>
          <w:color w:val="FF0000"/>
          <w:u w:val="single"/>
        </w:rPr>
        <w:t xml:space="preserve"> be biased towards</w:t>
      </w:r>
      <w:r w:rsidR="004445B7" w:rsidRPr="00FA6586">
        <w:rPr>
          <w:color w:val="FF0000"/>
          <w:u w:val="single"/>
        </w:rPr>
        <w:t xml:space="preserve"> reflect</w:t>
      </w:r>
      <w:r w:rsidR="00FA6586" w:rsidRPr="00FA6586">
        <w:rPr>
          <w:color w:val="FF0000"/>
          <w:u w:val="single"/>
        </w:rPr>
        <w:t>ing</w:t>
      </w:r>
      <w:r w:rsidR="004445B7" w:rsidRPr="00FA6586">
        <w:rPr>
          <w:color w:val="FF0000"/>
          <w:u w:val="single"/>
        </w:rPr>
        <w:t xml:space="preserve"> the affective state at that moment.</w:t>
      </w:r>
      <w:r w:rsidR="004445B7">
        <w:rPr>
          <w:color w:val="FF0000"/>
        </w:rPr>
        <w:t xml:space="preserve"> </w:t>
      </w:r>
      <w:r w:rsidR="004445B7">
        <w:t xml:space="preserve"> </w:t>
      </w:r>
      <w:r w:rsidR="00621DA9" w:rsidRPr="00D0030F">
        <w:t>W</w:t>
      </w:r>
      <w:r w:rsidR="007E1E26" w:rsidRPr="00D0030F">
        <w:t xml:space="preserve">e are also unable to rule out the possibility of reverse causation. A number of studies using EMA have shown that </w:t>
      </w:r>
      <w:r w:rsidR="00B73B28">
        <w:t>affective states</w:t>
      </w:r>
      <w:r w:rsidR="007E1E26" w:rsidRPr="00D0030F">
        <w:t xml:space="preserve"> can also predict subsequent activity </w:t>
      </w:r>
      <w:r w:rsidR="005C5F5E" w:rsidRPr="00D0030F">
        <w:t xml:space="preserve">levels </w:t>
      </w:r>
      <w:r w:rsidR="005C5F5E" w:rsidRPr="00D0030F">
        <w:fldChar w:fldCharType="begin">
          <w:fldData xml:space="preserve">PEVuZE5vdGU+PENpdGU+PEF1dGhvcj5EdW50b248L0F1dGhvcj48WWVhcj4yMDA5PC9ZZWFyPjxS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</w:fldData>
        </w:fldChar>
      </w:r>
      <w:r w:rsidR="00F44E0D">
        <w:instrText xml:space="preserve"> ADDIN EN.CITE </w:instrText>
      </w:r>
      <w:r w:rsidR="00F44E0D">
        <w:fldChar w:fldCharType="begin">
          <w:fldData xml:space="preserve">PEVuZE5vdGU+PENpdGU+PEF1dGhvcj5EdW50b248L0F1dGhvcj48WWVhcj4yMDA5PC9ZZWFyPjxS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</w:fldData>
        </w:fldChar>
      </w:r>
      <w:r w:rsidR="00F44E0D">
        <w:instrText xml:space="preserve"> ADDIN EN.CITE.DATA </w:instrText>
      </w:r>
      <w:r w:rsidR="00F44E0D">
        <w:fldChar w:fldCharType="end"/>
      </w:r>
      <w:r w:rsidR="005C5F5E" w:rsidRPr="00D0030F">
        <w:fldChar w:fldCharType="separate"/>
      </w:r>
      <w:r w:rsidR="00F44E0D">
        <w:rPr>
          <w:noProof/>
        </w:rPr>
        <w:t>(40)</w:t>
      </w:r>
      <w:r w:rsidR="005C5F5E" w:rsidRPr="00D0030F">
        <w:fldChar w:fldCharType="end"/>
      </w:r>
      <w:r w:rsidR="007E1E26" w:rsidRPr="00D0030F">
        <w:t>.</w:t>
      </w:r>
      <w:r w:rsidR="00BC556F" w:rsidRPr="00D0030F">
        <w:t xml:space="preserve"> </w:t>
      </w:r>
      <w:r w:rsidR="004D3927" w:rsidRPr="00D0030F">
        <w:t>Nevertheless, given that our mood assessments were completed in the evening it is less likely that mood would have driven activity levels the following day</w:t>
      </w:r>
      <w:r w:rsidR="004D3927" w:rsidRPr="00E82597">
        <w:t>.</w:t>
      </w:r>
      <w:r w:rsidR="00886505" w:rsidRPr="00E82597">
        <w:t xml:space="preserve"> Reverse causation may also explain the </w:t>
      </w:r>
      <w:r w:rsidR="00EA3C20" w:rsidRPr="00E82597">
        <w:t xml:space="preserve">borderline </w:t>
      </w:r>
      <w:r w:rsidR="00886505" w:rsidRPr="00E82597">
        <w:t xml:space="preserve">between-person association between physical activity and positive affect, as it may be possible that people with positive affective traits are </w:t>
      </w:r>
      <w:r w:rsidR="004E1E2E" w:rsidRPr="00E82597">
        <w:t xml:space="preserve">subsequently </w:t>
      </w:r>
      <w:r w:rsidR="00886505" w:rsidRPr="00E82597">
        <w:t xml:space="preserve">more likely to be active. Alternatively, residual confounding from possible unmeasured factors related to </w:t>
      </w:r>
      <w:r w:rsidR="004E1E2E" w:rsidRPr="00E82597">
        <w:t>affect and physical activity</w:t>
      </w:r>
      <w:r w:rsidR="00EA3C20" w:rsidRPr="00E82597">
        <w:t xml:space="preserve"> may explain these associations</w:t>
      </w:r>
      <w:r w:rsidR="004E1E2E" w:rsidRPr="00E82597">
        <w:t>.</w:t>
      </w:r>
      <w:r w:rsidR="004D3927" w:rsidRPr="00E82597">
        <w:t xml:space="preserve"> </w:t>
      </w:r>
      <w:r w:rsidR="00BC556F" w:rsidRPr="00E82597">
        <w:t xml:space="preserve">Finally, our sample came from a predominantly </w:t>
      </w:r>
      <w:r w:rsidR="00BF3E08" w:rsidRPr="00E82597">
        <w:t xml:space="preserve">healthy </w:t>
      </w:r>
      <w:r w:rsidR="00BC556F" w:rsidRPr="00E82597">
        <w:t>student population from U</w:t>
      </w:r>
      <w:r w:rsidR="00CC3E9E" w:rsidRPr="00E82597">
        <w:t>niversity College London</w:t>
      </w:r>
      <w:r w:rsidR="00D91362" w:rsidRPr="00E82597">
        <w:t xml:space="preserve"> and had low caffeine consumption</w:t>
      </w:r>
      <w:r w:rsidR="00BC556F" w:rsidRPr="00E82597">
        <w:t xml:space="preserve">, so our results may not be generalizable to the wider population. </w:t>
      </w:r>
    </w:p>
    <w:p w14:paraId="66F055DE" w14:textId="7608F4A7" w:rsidR="00411B46" w:rsidRPr="00E82597" w:rsidRDefault="00247E71" w:rsidP="00260B1D">
      <w:pPr>
        <w:spacing w:after="0" w:line="480" w:lineRule="auto"/>
        <w:ind w:firstLine="720"/>
      </w:pPr>
      <w:r w:rsidRPr="00E82597">
        <w:t xml:space="preserve">In conclusion, </w:t>
      </w:r>
      <w:r w:rsidR="005F390E" w:rsidRPr="00E82597">
        <w:t xml:space="preserve">our study demonstrates that habitual and daily fluctuations in physical activity </w:t>
      </w:r>
      <w:r w:rsidR="00EA3C20" w:rsidRPr="00E82597">
        <w:t>may be</w:t>
      </w:r>
      <w:r w:rsidR="005F390E" w:rsidRPr="00E82597">
        <w:t xml:space="preserve"> associated with </w:t>
      </w:r>
      <w:r w:rsidR="005728CF" w:rsidRPr="00E82597">
        <w:t>improved affect</w:t>
      </w:r>
      <w:r w:rsidR="005F390E" w:rsidRPr="00E82597">
        <w:t xml:space="preserve">. </w:t>
      </w:r>
      <w:r w:rsidR="00E97E8B" w:rsidRPr="00E82597">
        <w:t>Increasing daily activity may</w:t>
      </w:r>
      <w:r w:rsidR="005728CF" w:rsidRPr="00E82597">
        <w:t xml:space="preserve"> be a potential strategy to</w:t>
      </w:r>
      <w:r w:rsidR="00E97E8B" w:rsidRPr="00E82597">
        <w:t xml:space="preserve"> acutely </w:t>
      </w:r>
      <w:r w:rsidR="00E97E8B" w:rsidRPr="00E82597">
        <w:lastRenderedPageBreak/>
        <w:t xml:space="preserve">supress negative affective states. </w:t>
      </w:r>
      <w:r w:rsidR="00EA3C20" w:rsidRPr="00E82597">
        <w:t>Sitting, s</w:t>
      </w:r>
      <w:r w:rsidR="00D13115" w:rsidRPr="00E82597">
        <w:t xml:space="preserve">tanding and sit-to-stand transitions </w:t>
      </w:r>
      <w:r w:rsidR="00E2228C" w:rsidRPr="00E82597">
        <w:t>were not associated</w:t>
      </w:r>
      <w:r w:rsidR="003B1C86" w:rsidRPr="00E82597">
        <w:t xml:space="preserve"> with</w:t>
      </w:r>
      <w:r w:rsidR="00D13115" w:rsidRPr="00E82597">
        <w:t xml:space="preserve"> </w:t>
      </w:r>
      <w:r w:rsidR="00EA3C20" w:rsidRPr="00E82597">
        <w:t>affective states</w:t>
      </w:r>
      <w:r w:rsidR="00D13115" w:rsidRPr="00E82597">
        <w:t xml:space="preserve">. </w:t>
      </w:r>
    </w:p>
    <w:p w14:paraId="1058D4D7" w14:textId="77777777" w:rsidR="00390EB5" w:rsidRPr="00D0030F" w:rsidRDefault="00390EB5" w:rsidP="00260B1D">
      <w:pPr>
        <w:spacing w:after="0" w:line="480" w:lineRule="auto"/>
        <w:ind w:firstLine="720"/>
      </w:pPr>
    </w:p>
    <w:p w14:paraId="3C9E8D08" w14:textId="77777777" w:rsidR="00390EB5" w:rsidRPr="00D0030F" w:rsidRDefault="00390EB5" w:rsidP="00260B1D">
      <w:pPr>
        <w:spacing w:after="0" w:line="480" w:lineRule="auto"/>
        <w:ind w:firstLine="720"/>
      </w:pPr>
    </w:p>
    <w:p w14:paraId="29954DEA" w14:textId="5FDAD3F6" w:rsidR="00390EB5" w:rsidRPr="00D0030F" w:rsidRDefault="00390EB5" w:rsidP="00390EB5">
      <w:pPr>
        <w:spacing w:after="0" w:line="480" w:lineRule="auto"/>
        <w:rPr>
          <w:b/>
        </w:rPr>
      </w:pPr>
      <w:r w:rsidRPr="00D0030F">
        <w:rPr>
          <w:b/>
        </w:rPr>
        <w:t>Acknowledgments</w:t>
      </w:r>
    </w:p>
    <w:p w14:paraId="3AE9F666" w14:textId="3AF521B0" w:rsidR="00390EB5" w:rsidRPr="00D0030F" w:rsidRDefault="00390EB5" w:rsidP="00260B1D">
      <w:pPr>
        <w:spacing w:after="0" w:line="480" w:lineRule="auto"/>
        <w:ind w:firstLine="720"/>
      </w:pPr>
      <w:r w:rsidRPr="00D0030F">
        <w:t>We would like to acknowledge Unilever for their support during the development of this study.</w:t>
      </w:r>
    </w:p>
    <w:p w14:paraId="61226C27" w14:textId="77777777" w:rsidR="004D4048" w:rsidRPr="00D0030F" w:rsidRDefault="004D4048">
      <w:pPr>
        <w:rPr>
          <w:b/>
        </w:rPr>
      </w:pPr>
    </w:p>
    <w:p w14:paraId="5EA58613" w14:textId="77777777" w:rsidR="004D4048" w:rsidRPr="00D0030F" w:rsidRDefault="004D4048">
      <w:pPr>
        <w:rPr>
          <w:b/>
        </w:rPr>
      </w:pPr>
      <w:r w:rsidRPr="00D0030F">
        <w:rPr>
          <w:b/>
        </w:rPr>
        <w:t>Compliance with Ethical Standards</w:t>
      </w:r>
    </w:p>
    <w:p w14:paraId="009BF368" w14:textId="603910D9" w:rsidR="004D4048" w:rsidRPr="00D0030F" w:rsidRDefault="004D4048">
      <w:r w:rsidRPr="00D0030F">
        <w:rPr>
          <w:b/>
        </w:rPr>
        <w:t>Conflicts of Interest</w:t>
      </w:r>
      <w:r w:rsidR="00844F7F" w:rsidRPr="00D0030F">
        <w:rPr>
          <w:b/>
        </w:rPr>
        <w:t xml:space="preserve"> and Adherence to Ethical Standards</w:t>
      </w:r>
    </w:p>
    <w:p w14:paraId="2C98CB1D" w14:textId="21F05165" w:rsidR="004D4048" w:rsidRPr="00D0030F" w:rsidRDefault="004D4048" w:rsidP="00844F7F">
      <w:pPr>
        <w:spacing w:line="480" w:lineRule="auto"/>
        <w:ind w:firstLine="720"/>
      </w:pPr>
      <w:r w:rsidRPr="00D0030F">
        <w:t>All authors declare they have no conflicts of interest.</w:t>
      </w:r>
      <w:r w:rsidR="00844F7F" w:rsidRPr="00D0030F">
        <w:t xml:space="preserve"> Participants provided written informed consent to participate in the study, and ethical approval was obtained from the University College London Research Ethics Committee.</w:t>
      </w:r>
    </w:p>
    <w:p w14:paraId="1045AE94" w14:textId="77777777" w:rsidR="004D4048" w:rsidRPr="00D0030F" w:rsidRDefault="004D4048"/>
    <w:p w14:paraId="5C470BB3" w14:textId="77777777" w:rsidR="004D4048" w:rsidRPr="00D0030F" w:rsidRDefault="004D4048"/>
    <w:p w14:paraId="6B7CF42B" w14:textId="7F57B240" w:rsidR="005F390E" w:rsidRPr="00D0030F" w:rsidRDefault="008B6833" w:rsidP="00FC6B29">
      <w:pPr>
        <w:spacing w:line="480" w:lineRule="auto"/>
        <w:rPr>
          <w:b/>
        </w:rPr>
      </w:pPr>
      <w:r w:rsidRPr="00D0030F">
        <w:rPr>
          <w:b/>
        </w:rPr>
        <w:t>References</w:t>
      </w:r>
    </w:p>
    <w:p w14:paraId="6E2B6214" w14:textId="77777777" w:rsidR="0062337B" w:rsidRPr="0062337B" w:rsidRDefault="0008292E" w:rsidP="00FC6B29">
      <w:pPr>
        <w:pStyle w:val="EndNoteBibliography"/>
        <w:spacing w:after="0" w:line="480" w:lineRule="auto"/>
      </w:pPr>
      <w:r w:rsidRPr="00D0030F">
        <w:fldChar w:fldCharType="begin"/>
      </w:r>
      <w:r w:rsidRPr="00D0030F">
        <w:instrText xml:space="preserve"> ADDIN EN.REFLIST </w:instrText>
      </w:r>
      <w:r w:rsidRPr="00D0030F">
        <w:fldChar w:fldCharType="separate"/>
      </w:r>
      <w:r w:rsidR="0062337B" w:rsidRPr="0062337B">
        <w:t xml:space="preserve">1. Wipfli BM, Rethorst CD, Landers DM. The anxiolytic effects of exercise: A meta-analysis of randomized trials and dose-response analysis. </w:t>
      </w:r>
      <w:r w:rsidR="0062337B" w:rsidRPr="0062337B">
        <w:rPr>
          <w:i/>
        </w:rPr>
        <w:t>J Sport Exercise Psy</w:t>
      </w:r>
      <w:r w:rsidR="0062337B" w:rsidRPr="0062337B">
        <w:t>. 2008;30(4):392-410.</w:t>
      </w:r>
    </w:p>
    <w:p w14:paraId="727B6F1A" w14:textId="77777777" w:rsidR="0062337B" w:rsidRPr="0062337B" w:rsidRDefault="0062337B" w:rsidP="00FC6B29">
      <w:pPr>
        <w:pStyle w:val="EndNoteBibliography"/>
        <w:spacing w:after="0" w:line="480" w:lineRule="auto"/>
      </w:pPr>
      <w:r w:rsidRPr="0062337B">
        <w:t xml:space="preserve">2. Conn VS. Depressive Symptom Outcomes of Physical Activity Interventions: Meta-analysis Findings. </w:t>
      </w:r>
      <w:r w:rsidRPr="0062337B">
        <w:rPr>
          <w:i/>
        </w:rPr>
        <w:t>Ann Behav Med</w:t>
      </w:r>
      <w:r w:rsidRPr="0062337B">
        <w:t>. 2010;39(2):128-38.</w:t>
      </w:r>
    </w:p>
    <w:p w14:paraId="79D64FD4" w14:textId="77777777" w:rsidR="0062337B" w:rsidRPr="0062337B" w:rsidRDefault="0062337B" w:rsidP="00FC6B29">
      <w:pPr>
        <w:pStyle w:val="EndNoteBibliography"/>
        <w:spacing w:after="0" w:line="480" w:lineRule="auto"/>
      </w:pPr>
      <w:r w:rsidRPr="0062337B">
        <w:t xml:space="preserve">3. Rebar AL, Stanton R, Geard D, Short C, Duncan MJ, Vandelanotte C. A meta-meta-analysis of the effect of physical activity on depression and anxiety in non-clinical adult populations. </w:t>
      </w:r>
      <w:r w:rsidRPr="0062337B">
        <w:rPr>
          <w:i/>
        </w:rPr>
        <w:t>Health Psychol Rev</w:t>
      </w:r>
      <w:r w:rsidRPr="0062337B">
        <w:t>. 2015;9(3):366-78.</w:t>
      </w:r>
    </w:p>
    <w:p w14:paraId="72840A35" w14:textId="77777777" w:rsidR="0062337B" w:rsidRPr="0062337B" w:rsidRDefault="0062337B" w:rsidP="00FC6B29">
      <w:pPr>
        <w:pStyle w:val="EndNoteBibliography"/>
        <w:spacing w:after="0" w:line="480" w:lineRule="auto"/>
      </w:pPr>
      <w:r w:rsidRPr="0062337B">
        <w:t xml:space="preserve">4. Mammen G, Faulkner G. Physical Activity and the Prevention of Depression A Systematic Review of Prospective Studies. </w:t>
      </w:r>
      <w:r w:rsidRPr="0062337B">
        <w:rPr>
          <w:i/>
        </w:rPr>
        <w:t>Am J Prev Med</w:t>
      </w:r>
      <w:r w:rsidRPr="0062337B">
        <w:t>. 2013;45(5):649-57.</w:t>
      </w:r>
    </w:p>
    <w:p w14:paraId="7FCB89B0" w14:textId="77777777" w:rsidR="0062337B" w:rsidRPr="0062337B" w:rsidRDefault="0062337B" w:rsidP="00FC6B29">
      <w:pPr>
        <w:pStyle w:val="EndNoteBibliography"/>
        <w:spacing w:after="0" w:line="480" w:lineRule="auto"/>
      </w:pPr>
      <w:r w:rsidRPr="0062337B">
        <w:t xml:space="preserve">5. Clark LA, Watson D, Leeka J. Diurnal-Variation in the Positive Affects. </w:t>
      </w:r>
      <w:r w:rsidRPr="0062337B">
        <w:rPr>
          <w:i/>
        </w:rPr>
        <w:t>Motiv Emotion</w:t>
      </w:r>
      <w:r w:rsidRPr="0062337B">
        <w:t>. 1989;13(3):205-34.</w:t>
      </w:r>
    </w:p>
    <w:p w14:paraId="29D635B8" w14:textId="77777777" w:rsidR="0062337B" w:rsidRPr="0062337B" w:rsidRDefault="0062337B" w:rsidP="00FC6B29">
      <w:pPr>
        <w:pStyle w:val="EndNoteBibliography"/>
        <w:spacing w:after="0" w:line="480" w:lineRule="auto"/>
      </w:pPr>
      <w:r w:rsidRPr="0062337B">
        <w:lastRenderedPageBreak/>
        <w:t xml:space="preserve">6. Kanning MK, Ebner-Priemer UW, Schlicht WM. How to Investigate Within-Subject Associations between Physical Activity and Momentary Affective States in Everyday Life: A Position Statement Based on a Literature Overview. </w:t>
      </w:r>
      <w:r w:rsidRPr="0062337B">
        <w:rPr>
          <w:i/>
        </w:rPr>
        <w:t>Front Psychol</w:t>
      </w:r>
      <w:r w:rsidRPr="0062337B">
        <w:t>. 2013;4:187.</w:t>
      </w:r>
    </w:p>
    <w:p w14:paraId="00CA7449" w14:textId="77777777" w:rsidR="0062337B" w:rsidRPr="0062337B" w:rsidRDefault="0062337B" w:rsidP="00FC6B29">
      <w:pPr>
        <w:pStyle w:val="EndNoteBibliography"/>
        <w:spacing w:after="0" w:line="480" w:lineRule="auto"/>
      </w:pPr>
      <w:r w:rsidRPr="0062337B">
        <w:t xml:space="preserve">7. Liao Y, Shonkoff ET, Dunton GF. The Acute Relationships Between Affect, Physical Feeling States, and Physical Activity in Daily Life: A Review of Current Evidence. </w:t>
      </w:r>
      <w:r w:rsidRPr="0062337B">
        <w:rPr>
          <w:i/>
        </w:rPr>
        <w:t>Front Psychol</w:t>
      </w:r>
      <w:r w:rsidRPr="0062337B">
        <w:t>. 2015;6:1975.</w:t>
      </w:r>
    </w:p>
    <w:p w14:paraId="3FC23D5A" w14:textId="77777777" w:rsidR="0062337B" w:rsidRPr="0062337B" w:rsidRDefault="0062337B" w:rsidP="00FC6B29">
      <w:pPr>
        <w:pStyle w:val="EndNoteBibliography"/>
        <w:spacing w:after="0" w:line="480" w:lineRule="auto"/>
      </w:pPr>
      <w:r w:rsidRPr="0062337B">
        <w:t xml:space="preserve">8. Kanning M, Schlicht W. Be Active and Become Happy: An Ecological Momentary Assessment of Physical Activity and Mood. </w:t>
      </w:r>
      <w:r w:rsidRPr="0062337B">
        <w:rPr>
          <w:i/>
        </w:rPr>
        <w:t>J Sport Exercise Psy</w:t>
      </w:r>
      <w:r w:rsidRPr="0062337B">
        <w:t>. 2010;32(2):253-61.</w:t>
      </w:r>
    </w:p>
    <w:p w14:paraId="060AEA87" w14:textId="77777777" w:rsidR="0062337B" w:rsidRPr="0062337B" w:rsidRDefault="0062337B" w:rsidP="00FC6B29">
      <w:pPr>
        <w:pStyle w:val="EndNoteBibliography"/>
        <w:spacing w:after="0" w:line="480" w:lineRule="auto"/>
      </w:pPr>
      <w:r w:rsidRPr="0062337B">
        <w:t xml:space="preserve">9. Reed J, Ones DS. The effect of acute aerobic exercise on positive activated affect: A meta-analysis. </w:t>
      </w:r>
      <w:r w:rsidRPr="0062337B">
        <w:rPr>
          <w:i/>
        </w:rPr>
        <w:t>Psychol Sport Exerc</w:t>
      </w:r>
      <w:r w:rsidRPr="0062337B">
        <w:t>. 2006;7(5):477-514.</w:t>
      </w:r>
    </w:p>
    <w:p w14:paraId="3B603FC4" w14:textId="77777777" w:rsidR="0062337B" w:rsidRPr="0062337B" w:rsidRDefault="0062337B" w:rsidP="00FC6B29">
      <w:pPr>
        <w:pStyle w:val="EndNoteBibliography"/>
        <w:spacing w:after="0" w:line="480" w:lineRule="auto"/>
      </w:pPr>
      <w:r w:rsidRPr="0062337B">
        <w:t xml:space="preserve">10. Hamer M, Coombs N, Stamatakis E. Associations between objectively assessed and self-reported sedentary time with mental health in adults: an analysis of data from the Health Survey for England. </w:t>
      </w:r>
      <w:r w:rsidRPr="0062337B">
        <w:rPr>
          <w:i/>
        </w:rPr>
        <w:t>Bmj Open</w:t>
      </w:r>
      <w:r w:rsidRPr="0062337B">
        <w:t>. 2014;4(3).</w:t>
      </w:r>
    </w:p>
    <w:p w14:paraId="109A8B44" w14:textId="77777777" w:rsidR="0062337B" w:rsidRPr="0062337B" w:rsidRDefault="0062337B" w:rsidP="00FC6B29">
      <w:pPr>
        <w:pStyle w:val="EndNoteBibliography"/>
        <w:spacing w:after="0" w:line="480" w:lineRule="auto"/>
      </w:pPr>
      <w:r w:rsidRPr="0062337B">
        <w:t xml:space="preserve">11. Kanning M, Ebner-Priemer U, Schlicht W. Using activity triggered e-diaries to reveal the associations between physical activity and affective states in older adult's daily living. </w:t>
      </w:r>
      <w:r w:rsidRPr="0062337B">
        <w:rPr>
          <w:i/>
        </w:rPr>
        <w:t>Int J Behav Nutr Phy</w:t>
      </w:r>
      <w:r w:rsidRPr="0062337B">
        <w:t>. 2015;12.</w:t>
      </w:r>
    </w:p>
    <w:p w14:paraId="51D9F496" w14:textId="77777777" w:rsidR="0062337B" w:rsidRPr="0062337B" w:rsidRDefault="0062337B" w:rsidP="00FC6B29">
      <w:pPr>
        <w:pStyle w:val="EndNoteBibliography"/>
        <w:spacing w:after="0" w:line="480" w:lineRule="auto"/>
      </w:pPr>
      <w:r w:rsidRPr="0062337B">
        <w:t xml:space="preserve">12. Dunton GF, Liao Y, Intille S, Huh J, Leventhal A. Momentary Assessment of Contextual Influences on Affective Response During Physical Activity. </w:t>
      </w:r>
      <w:r w:rsidRPr="0062337B">
        <w:rPr>
          <w:i/>
        </w:rPr>
        <w:t>Health Psychol</w:t>
      </w:r>
      <w:r w:rsidRPr="0062337B">
        <w:t>. 2015;34(12):1145-53.</w:t>
      </w:r>
    </w:p>
    <w:p w14:paraId="3FC5088B" w14:textId="77777777" w:rsidR="0062337B" w:rsidRPr="0062337B" w:rsidRDefault="0062337B" w:rsidP="00FC6B29">
      <w:pPr>
        <w:pStyle w:val="EndNoteBibliography"/>
        <w:spacing w:after="0" w:line="480" w:lineRule="auto"/>
      </w:pPr>
      <w:r w:rsidRPr="0062337B">
        <w:t xml:space="preserve">13. Dunton GF, Huh J, Leventhal AM, Riggs N, Hedeker D, Spruijt-Metz D, Pentz MA. Momentary Assessment of Affect, Physical Feeling States, and Physical Activity in Children. </w:t>
      </w:r>
      <w:r w:rsidRPr="0062337B">
        <w:rPr>
          <w:i/>
        </w:rPr>
        <w:t>Health Psychol</w:t>
      </w:r>
      <w:r w:rsidRPr="0062337B">
        <w:t>. 2014;33(3):255-63.</w:t>
      </w:r>
    </w:p>
    <w:p w14:paraId="742826F7" w14:textId="77777777" w:rsidR="0062337B" w:rsidRPr="0062337B" w:rsidRDefault="0062337B" w:rsidP="00FC6B29">
      <w:pPr>
        <w:pStyle w:val="EndNoteBibliography"/>
        <w:spacing w:after="0" w:line="480" w:lineRule="auto"/>
      </w:pPr>
      <w:r w:rsidRPr="0062337B">
        <w:t xml:space="preserve">14. von Haaren B, Loeffler SN, Haertel S, Anastasopoulou P, Stumpp J, Hey S, Boes K. Characteristics of the activity-affect association in inactive people: an ambulatory assessment study in daily life. </w:t>
      </w:r>
      <w:r w:rsidRPr="0062337B">
        <w:rPr>
          <w:i/>
        </w:rPr>
        <w:t>Frontiers in Psychology</w:t>
      </w:r>
      <w:r w:rsidRPr="0062337B">
        <w:t>. 2013;4.</w:t>
      </w:r>
    </w:p>
    <w:p w14:paraId="6157CE0B" w14:textId="77777777" w:rsidR="0062337B" w:rsidRPr="0062337B" w:rsidRDefault="0062337B" w:rsidP="00FC6B29">
      <w:pPr>
        <w:pStyle w:val="EndNoteBibliography"/>
        <w:spacing w:after="0" w:line="480" w:lineRule="auto"/>
      </w:pPr>
      <w:r w:rsidRPr="0062337B">
        <w:t xml:space="preserve">15. Kanning M. Using objective, real-time measures to investigate the effect of actual physical activity on affective States in everyday life differentiating the contexts of working and leisure time in a sample with students. </w:t>
      </w:r>
      <w:r w:rsidRPr="0062337B">
        <w:rPr>
          <w:i/>
        </w:rPr>
        <w:t>Frontiers in Psychology</w:t>
      </w:r>
      <w:r w:rsidRPr="0062337B">
        <w:t>. 2013;3.</w:t>
      </w:r>
    </w:p>
    <w:p w14:paraId="5D53EB29" w14:textId="77777777" w:rsidR="0062337B" w:rsidRPr="0062337B" w:rsidRDefault="0062337B" w:rsidP="00FC6B29">
      <w:pPr>
        <w:pStyle w:val="EndNoteBibliography"/>
        <w:spacing w:after="0" w:line="480" w:lineRule="auto"/>
      </w:pPr>
      <w:r w:rsidRPr="0062337B">
        <w:lastRenderedPageBreak/>
        <w:t xml:space="preserve">16. Kanning M, Ebner-Priemer U, Brand R. Autonomous Regulation Mode Moderates the Effect of Actual Physical Activity on Affective States: An Ambulant Assessment Approach to the Role of Self-Determination. </w:t>
      </w:r>
      <w:r w:rsidRPr="0062337B">
        <w:rPr>
          <w:i/>
        </w:rPr>
        <w:t>J Sport Exercise Psy</w:t>
      </w:r>
      <w:r w:rsidRPr="0062337B">
        <w:t>. 2012;34(2):260-9.</w:t>
      </w:r>
    </w:p>
    <w:p w14:paraId="54BF6494" w14:textId="77777777" w:rsidR="0062337B" w:rsidRPr="0062337B" w:rsidRDefault="0062337B" w:rsidP="00FC6B29">
      <w:pPr>
        <w:pStyle w:val="EndNoteBibliography"/>
        <w:spacing w:after="0" w:line="480" w:lineRule="auto"/>
      </w:pPr>
      <w:r w:rsidRPr="0062337B">
        <w:t xml:space="preserve">17. Kozey-Keadle S, Libertine A, Lyden K, Staudenmayer J, Freedson PS. Validation of Wearable Monitors for Assessing Sedentary Behavior. </w:t>
      </w:r>
      <w:r w:rsidRPr="0062337B">
        <w:rPr>
          <w:i/>
        </w:rPr>
        <w:t>Med Sci Sports Exerc</w:t>
      </w:r>
      <w:r w:rsidRPr="0062337B">
        <w:t>. 2011;43(8):1561-7.</w:t>
      </w:r>
    </w:p>
    <w:p w14:paraId="568CED41" w14:textId="77777777" w:rsidR="0062337B" w:rsidRPr="0062337B" w:rsidRDefault="0062337B" w:rsidP="00FC6B29">
      <w:pPr>
        <w:pStyle w:val="EndNoteBibliography"/>
        <w:spacing w:after="0" w:line="480" w:lineRule="auto"/>
      </w:pPr>
      <w:r w:rsidRPr="0062337B">
        <w:t xml:space="preserve">18. Lyden K, Keadle SLK, Staudenmayer JW, Freedson PS. Validity of Two Wearable Monitors to Estimate Breaks from Sedentary Time. </w:t>
      </w:r>
      <w:r w:rsidRPr="0062337B">
        <w:rPr>
          <w:i/>
        </w:rPr>
        <w:t>Med Sci Sports Exerc</w:t>
      </w:r>
      <w:r w:rsidRPr="0062337B">
        <w:t>. 2012;44(11):2243-52.</w:t>
      </w:r>
    </w:p>
    <w:p w14:paraId="2A54466E" w14:textId="77777777" w:rsidR="0062337B" w:rsidRPr="0062337B" w:rsidRDefault="0062337B" w:rsidP="00FC6B29">
      <w:pPr>
        <w:pStyle w:val="EndNoteBibliography"/>
        <w:spacing w:after="0" w:line="480" w:lineRule="auto"/>
      </w:pPr>
      <w:r w:rsidRPr="0062337B">
        <w:t xml:space="preserve">19. Hamer M, Stamatakis E, Mishra GD. Television- and screen-based activity and mental well-being in adults. </w:t>
      </w:r>
      <w:r w:rsidRPr="0062337B">
        <w:rPr>
          <w:i/>
        </w:rPr>
        <w:t>Am J Prev Med</w:t>
      </w:r>
      <w:r w:rsidRPr="0062337B">
        <w:t>. 2010;38(4):375-80.</w:t>
      </w:r>
    </w:p>
    <w:p w14:paraId="416858A2" w14:textId="77777777" w:rsidR="0062337B" w:rsidRPr="0062337B" w:rsidRDefault="0062337B" w:rsidP="00FC6B29">
      <w:pPr>
        <w:pStyle w:val="EndNoteBibliography"/>
        <w:spacing w:after="0" w:line="480" w:lineRule="auto"/>
      </w:pPr>
      <w:r w:rsidRPr="0062337B">
        <w:t xml:space="preserve">20. Lucas M, Mekary R, Pan A, Mirzaei F, O'Reilly EJ, Willett WC, Koenen K, Okereke OI, Ascherio A. Relation Between Clinical Depression Risk and Physical Activity and Time Spent Watching Television in Older Women: A 10-Year Prospective Follow-up Study. </w:t>
      </w:r>
      <w:r w:rsidRPr="0062337B">
        <w:rPr>
          <w:i/>
        </w:rPr>
        <w:t>Am J Epidemiol</w:t>
      </w:r>
      <w:r w:rsidRPr="0062337B">
        <w:t>. 2011;174(9):1017-27.</w:t>
      </w:r>
    </w:p>
    <w:p w14:paraId="066C8334" w14:textId="77777777" w:rsidR="0062337B" w:rsidRPr="0062337B" w:rsidRDefault="0062337B" w:rsidP="00FC6B29">
      <w:pPr>
        <w:pStyle w:val="EndNoteBibliography"/>
        <w:spacing w:after="0" w:line="480" w:lineRule="auto"/>
      </w:pPr>
      <w:r w:rsidRPr="0062337B">
        <w:t xml:space="preserve">21. van Roekel EH, Bours MJL, Breedveld-Peters JJL, Willems PJB, Meijer K, Kant I, van den Brandt PA, Beets GL, Sanduleanu S, Weijenberg MP. Modeling how substitution of sedentary behavior with standing or physical activity is associated with health-related quality of life in colorectal cancer survivors. </w:t>
      </w:r>
      <w:r w:rsidRPr="0062337B">
        <w:rPr>
          <w:i/>
        </w:rPr>
        <w:t>Cancer Cause Control</w:t>
      </w:r>
      <w:r w:rsidRPr="0062337B">
        <w:t>. 2016;27(4):513-25.</w:t>
      </w:r>
    </w:p>
    <w:p w14:paraId="4DD38C58" w14:textId="77777777" w:rsidR="0062337B" w:rsidRPr="0062337B" w:rsidRDefault="0062337B" w:rsidP="00FC6B29">
      <w:pPr>
        <w:pStyle w:val="EndNoteBibliography"/>
        <w:spacing w:after="0" w:line="480" w:lineRule="auto"/>
      </w:pPr>
      <w:r w:rsidRPr="0062337B">
        <w:t xml:space="preserve">22. Diniz TA, Neves LM, Rossi FE, Fortaleza ACD, Rosa CS, Tebar WR, Christofaro DGD, Freitas IF. Weekly time spent in the standing position is independently related to a better quality of life in postmenopausal women. </w:t>
      </w:r>
      <w:r w:rsidRPr="0062337B">
        <w:rPr>
          <w:i/>
        </w:rPr>
        <w:t>Eur J Obstet Gyn R B</w:t>
      </w:r>
      <w:r w:rsidRPr="0062337B">
        <w:t>. 2016;199:150-5.</w:t>
      </w:r>
    </w:p>
    <w:p w14:paraId="248F5FB6" w14:textId="77777777" w:rsidR="0062337B" w:rsidRPr="0062337B" w:rsidRDefault="0062337B" w:rsidP="00FC6B29">
      <w:pPr>
        <w:pStyle w:val="EndNoteBibliography"/>
        <w:spacing w:after="0" w:line="480" w:lineRule="auto"/>
      </w:pPr>
      <w:r w:rsidRPr="0062337B">
        <w:t xml:space="preserve">23. Ekkekakis P. Pleasure and displeasure from the body: Perspectives from exercise. </w:t>
      </w:r>
      <w:r w:rsidRPr="0062337B">
        <w:rPr>
          <w:i/>
        </w:rPr>
        <w:t>Cognition Emotion</w:t>
      </w:r>
      <w:r w:rsidRPr="0062337B">
        <w:t>. 2003;17(2):213-39.</w:t>
      </w:r>
    </w:p>
    <w:p w14:paraId="5BD145A6" w14:textId="77777777" w:rsidR="0062337B" w:rsidRPr="0062337B" w:rsidRDefault="0062337B" w:rsidP="00FC6B29">
      <w:pPr>
        <w:pStyle w:val="EndNoteBibliography"/>
        <w:spacing w:after="0" w:line="480" w:lineRule="auto"/>
      </w:pPr>
      <w:r w:rsidRPr="0062337B">
        <w:t xml:space="preserve">24. Grant PM, Ryan CG, Tigbe WW, Granat MH. The validation of a novel activity monitor in the measurement of posture and motion during everyday activities. </w:t>
      </w:r>
      <w:r w:rsidRPr="0062337B">
        <w:rPr>
          <w:i/>
        </w:rPr>
        <w:t>Brit J Sport Med</w:t>
      </w:r>
      <w:r w:rsidRPr="0062337B">
        <w:t>. 2006;40(12):992-7.</w:t>
      </w:r>
    </w:p>
    <w:p w14:paraId="7E1D923A" w14:textId="77777777" w:rsidR="0062337B" w:rsidRPr="0062337B" w:rsidRDefault="0062337B" w:rsidP="00FC6B29">
      <w:pPr>
        <w:pStyle w:val="EndNoteBibliography"/>
        <w:spacing w:after="0" w:line="480" w:lineRule="auto"/>
      </w:pPr>
      <w:r w:rsidRPr="0062337B">
        <w:t xml:space="preserve">25. Smith L, Hamer M, Ucci M, Marmot A, Gardner B, Sawyer A, Wardle J, Fisher A. Weekday and weekend patterns of objectively measured sitting, standing, and stepping in a sample of office-based workers: the active buildings study. </w:t>
      </w:r>
      <w:r w:rsidRPr="0062337B">
        <w:rPr>
          <w:i/>
        </w:rPr>
        <w:t>Bmc Public Health</w:t>
      </w:r>
      <w:r w:rsidRPr="0062337B">
        <w:t>. 2015;15.</w:t>
      </w:r>
    </w:p>
    <w:p w14:paraId="6C847D24" w14:textId="77777777" w:rsidR="0062337B" w:rsidRPr="0062337B" w:rsidRDefault="0062337B" w:rsidP="00FC6B29">
      <w:pPr>
        <w:pStyle w:val="EndNoteBibliography"/>
        <w:spacing w:after="0" w:line="480" w:lineRule="auto"/>
      </w:pPr>
      <w:r w:rsidRPr="0062337B">
        <w:lastRenderedPageBreak/>
        <w:t xml:space="preserve">26. Cohen S, Doyle WJ, Turner RB, Alper CM, Skoner DP. Emotional style and susceptibility to the common cold. </w:t>
      </w:r>
      <w:r w:rsidRPr="0062337B">
        <w:rPr>
          <w:i/>
        </w:rPr>
        <w:t>Psychosom Med</w:t>
      </w:r>
      <w:r w:rsidRPr="0062337B">
        <w:t>. 2003;65(4):652-7.</w:t>
      </w:r>
    </w:p>
    <w:p w14:paraId="38C2686D" w14:textId="77777777" w:rsidR="0062337B" w:rsidRPr="0062337B" w:rsidRDefault="0062337B" w:rsidP="00FC6B29">
      <w:pPr>
        <w:pStyle w:val="EndNoteBibliography"/>
        <w:spacing w:after="0" w:line="480" w:lineRule="auto"/>
      </w:pPr>
      <w:r w:rsidRPr="0062337B">
        <w:t xml:space="preserve">27. Usala PD, Hertzog C. Measurement of Affective States in Adults - Evaluation of an Adjective Rating-Scale Instrument. </w:t>
      </w:r>
      <w:r w:rsidRPr="0062337B">
        <w:rPr>
          <w:i/>
        </w:rPr>
        <w:t>Res Aging</w:t>
      </w:r>
      <w:r w:rsidRPr="0062337B">
        <w:t>. 1989;11(4):403-26.</w:t>
      </w:r>
    </w:p>
    <w:p w14:paraId="755780CF" w14:textId="77777777" w:rsidR="0062337B" w:rsidRPr="0062337B" w:rsidRDefault="0062337B" w:rsidP="00FC6B29">
      <w:pPr>
        <w:pStyle w:val="EndNoteBibliography"/>
        <w:spacing w:after="0" w:line="480" w:lineRule="auto"/>
      </w:pPr>
      <w:r w:rsidRPr="0062337B">
        <w:t>28. Raudenbush SW, Bryk AS. Hierarchical Linear Models (2nd ed.). Thousand Oaks, CA: Sage; 2002.</w:t>
      </w:r>
    </w:p>
    <w:p w14:paraId="74809505" w14:textId="77777777" w:rsidR="0062337B" w:rsidRPr="0062337B" w:rsidRDefault="0062337B" w:rsidP="00FC6B29">
      <w:pPr>
        <w:pStyle w:val="EndNoteBibliography"/>
        <w:spacing w:after="0" w:line="480" w:lineRule="auto"/>
      </w:pPr>
      <w:r w:rsidRPr="0062337B">
        <w:t>29. Rabe-Hesketh S, Skrondal A. Multilevel and longitudinal modeling using Stata (3rd ed.). Stata Press Publication, College Station, TX; 2012.</w:t>
      </w:r>
    </w:p>
    <w:p w14:paraId="0B824E91" w14:textId="77777777" w:rsidR="0062337B" w:rsidRPr="0062337B" w:rsidRDefault="0062337B" w:rsidP="00FC6B29">
      <w:pPr>
        <w:pStyle w:val="EndNoteBibliography"/>
        <w:spacing w:after="0" w:line="480" w:lineRule="auto"/>
      </w:pPr>
      <w:r w:rsidRPr="0062337B">
        <w:t xml:space="preserve">30. Cespedes EM, Gillman MW, Kleinman K, Rifas-Shiman SL, Redline S, Taveras EM. Television Viewing, Bedroom Television, and Sleep Duration From Infancy to Mid-Childhood. </w:t>
      </w:r>
      <w:r w:rsidRPr="0062337B">
        <w:rPr>
          <w:i/>
        </w:rPr>
        <w:t>Pediatrics</w:t>
      </w:r>
      <w:r w:rsidRPr="0062337B">
        <w:t>. 2014;133(5):E1163-E71.</w:t>
      </w:r>
    </w:p>
    <w:p w14:paraId="4BB256FB" w14:textId="77777777" w:rsidR="0062337B" w:rsidRPr="0062337B" w:rsidRDefault="0062337B" w:rsidP="00FC6B29">
      <w:pPr>
        <w:pStyle w:val="EndNoteBibliography"/>
        <w:spacing w:after="0" w:line="480" w:lineRule="auto"/>
      </w:pPr>
      <w:r w:rsidRPr="0062337B">
        <w:t xml:space="preserve">31. Vallance JK, Winkler EA, Gardiner PA, Healy GN, Lynch BM, Owen N. Associations of objectively-assessed physical activity and sedentary time with depression: NHANES (2005-2006). </w:t>
      </w:r>
      <w:r w:rsidRPr="0062337B">
        <w:rPr>
          <w:i/>
        </w:rPr>
        <w:t>Prev Med</w:t>
      </w:r>
      <w:r w:rsidRPr="0062337B">
        <w:t>. 2011;53(4-5):284-8.</w:t>
      </w:r>
    </w:p>
    <w:p w14:paraId="2DEF6645" w14:textId="77777777" w:rsidR="0062337B" w:rsidRPr="0062337B" w:rsidRDefault="0062337B" w:rsidP="00FC6B29">
      <w:pPr>
        <w:pStyle w:val="EndNoteBibliography"/>
        <w:spacing w:after="0" w:line="480" w:lineRule="auto"/>
      </w:pPr>
      <w:r w:rsidRPr="0062337B">
        <w:t xml:space="preserve">32. Poole L, Steptoe A, Wawrzyniak AJ, Bostock S, Mitchell ES, Hamer M. Associations of objectively measured physical activity with daily mood ratings and psychophysiological stress responses in women. </w:t>
      </w:r>
      <w:r w:rsidRPr="0062337B">
        <w:rPr>
          <w:i/>
        </w:rPr>
        <w:t>Psychophysiology</w:t>
      </w:r>
      <w:r w:rsidRPr="0062337B">
        <w:t>. 2011;48(8):1165-72.</w:t>
      </w:r>
    </w:p>
    <w:p w14:paraId="219667A6" w14:textId="77777777" w:rsidR="0062337B" w:rsidRPr="0062337B" w:rsidRDefault="0062337B" w:rsidP="00FC6B29">
      <w:pPr>
        <w:pStyle w:val="EndNoteBibliography"/>
        <w:spacing w:after="0" w:line="480" w:lineRule="auto"/>
      </w:pPr>
      <w:r w:rsidRPr="0062337B">
        <w:t xml:space="preserve">33. Gauvin L, Rejeski WJ, Reboussin BA. Contributions of acute bouts of vigorous physical activity to explaining diurnal variations in feeling states in active, middle-aged women. </w:t>
      </w:r>
      <w:r w:rsidRPr="0062337B">
        <w:rPr>
          <w:i/>
        </w:rPr>
        <w:t>Health Psychol</w:t>
      </w:r>
      <w:r w:rsidRPr="0062337B">
        <w:t>. 2000;19(4):365-75.</w:t>
      </w:r>
    </w:p>
    <w:p w14:paraId="4D8E72C9" w14:textId="77777777" w:rsidR="0062337B" w:rsidRPr="0062337B" w:rsidRDefault="0062337B" w:rsidP="00FC6B29">
      <w:pPr>
        <w:pStyle w:val="EndNoteBibliography"/>
        <w:spacing w:after="0" w:line="480" w:lineRule="auto"/>
      </w:pPr>
      <w:r w:rsidRPr="0062337B">
        <w:t xml:space="preserve">34. Atkin AJ, Adams E, Bull FC, Biddle SJ. Non-occupational sitting and mental well-being in employed adults. </w:t>
      </w:r>
      <w:r w:rsidRPr="0062337B">
        <w:rPr>
          <w:i/>
        </w:rPr>
        <w:t>Ann Behav Med</w:t>
      </w:r>
      <w:r w:rsidRPr="0062337B">
        <w:t>. 2012;43(2):181-8.</w:t>
      </w:r>
    </w:p>
    <w:p w14:paraId="77C681A7" w14:textId="77777777" w:rsidR="0062337B" w:rsidRPr="0062337B" w:rsidRDefault="0062337B" w:rsidP="00FC6B29">
      <w:pPr>
        <w:pStyle w:val="EndNoteBibliography"/>
        <w:spacing w:after="0" w:line="480" w:lineRule="auto"/>
      </w:pPr>
      <w:r w:rsidRPr="0062337B">
        <w:t xml:space="preserve">35. Kemper KJ, Danhauer SC. Music as therapy. </w:t>
      </w:r>
      <w:r w:rsidRPr="0062337B">
        <w:rPr>
          <w:i/>
        </w:rPr>
        <w:t>South Med J</w:t>
      </w:r>
      <w:r w:rsidRPr="0062337B">
        <w:t>. 2005;98(3):282-8.</w:t>
      </w:r>
    </w:p>
    <w:p w14:paraId="70689CE2" w14:textId="77777777" w:rsidR="0062337B" w:rsidRPr="0062337B" w:rsidRDefault="0062337B" w:rsidP="00FC6B29">
      <w:pPr>
        <w:pStyle w:val="EndNoteBibliography"/>
        <w:spacing w:after="0" w:line="480" w:lineRule="auto"/>
      </w:pPr>
      <w:r w:rsidRPr="0062337B">
        <w:t xml:space="preserve">36. Hamer M, Stamatakis E. Prospective study of sedentary behavior, risk of depression, and cognitive impairment. </w:t>
      </w:r>
      <w:r w:rsidRPr="0062337B">
        <w:rPr>
          <w:i/>
        </w:rPr>
        <w:t>Med Sci Sports Exerc</w:t>
      </w:r>
      <w:r w:rsidRPr="0062337B">
        <w:t>. 2014;46(4):718-23.</w:t>
      </w:r>
    </w:p>
    <w:p w14:paraId="6985D9B1" w14:textId="77777777" w:rsidR="0062337B" w:rsidRPr="0062337B" w:rsidRDefault="0062337B" w:rsidP="00FC6B29">
      <w:pPr>
        <w:pStyle w:val="EndNoteBibliography"/>
        <w:spacing w:after="0" w:line="480" w:lineRule="auto"/>
      </w:pPr>
      <w:r w:rsidRPr="0062337B">
        <w:t xml:space="preserve">37. Trost SG, Loprinzi PD, Moore R, Pfeiffer KA. Comparison of Accelerometer Cut Points for Predicting Activity Intensity in Youth. </w:t>
      </w:r>
      <w:r w:rsidRPr="0062337B">
        <w:rPr>
          <w:i/>
        </w:rPr>
        <w:t>Med Sci Sports Exerc</w:t>
      </w:r>
      <w:r w:rsidRPr="0062337B">
        <w:t>. 2011;43(7):1360-8.</w:t>
      </w:r>
    </w:p>
    <w:p w14:paraId="65F774B3" w14:textId="77777777" w:rsidR="0062337B" w:rsidRPr="0062337B" w:rsidRDefault="0062337B" w:rsidP="00FC6B29">
      <w:pPr>
        <w:pStyle w:val="EndNoteBibliography"/>
        <w:spacing w:after="0" w:line="480" w:lineRule="auto"/>
      </w:pPr>
      <w:r w:rsidRPr="0062337B">
        <w:t xml:space="preserve">38. Steptoe A, Cox S. Acute effects of aerobic exercise on mood. </w:t>
      </w:r>
      <w:r w:rsidRPr="0062337B">
        <w:rPr>
          <w:i/>
        </w:rPr>
        <w:t>Health Psychol</w:t>
      </w:r>
      <w:r w:rsidRPr="0062337B">
        <w:t>. 1988;7(4):329-40.</w:t>
      </w:r>
    </w:p>
    <w:p w14:paraId="18322A17" w14:textId="77777777" w:rsidR="0062337B" w:rsidRPr="0062337B" w:rsidRDefault="0062337B" w:rsidP="00FC6B29">
      <w:pPr>
        <w:pStyle w:val="EndNoteBibliography"/>
        <w:spacing w:after="0" w:line="480" w:lineRule="auto"/>
      </w:pPr>
      <w:r w:rsidRPr="0062337B">
        <w:lastRenderedPageBreak/>
        <w:t xml:space="preserve">39. Raedeke TD. The relationship between enjoyment and affective responses to exercise. </w:t>
      </w:r>
      <w:r w:rsidRPr="0062337B">
        <w:rPr>
          <w:i/>
        </w:rPr>
        <w:t>J Appl Sport Psychol</w:t>
      </w:r>
      <w:r w:rsidRPr="0062337B">
        <w:t>. 2007;19(1):105-15.</w:t>
      </w:r>
    </w:p>
    <w:p w14:paraId="43B3B385" w14:textId="77777777" w:rsidR="0062337B" w:rsidRPr="0062337B" w:rsidRDefault="0062337B" w:rsidP="00FC6B29">
      <w:pPr>
        <w:pStyle w:val="EndNoteBibliography"/>
        <w:spacing w:line="480" w:lineRule="auto"/>
      </w:pPr>
      <w:r w:rsidRPr="0062337B">
        <w:t xml:space="preserve">40. Dunton GF, Atienza AA, Castro CM, King AC. Using Ecological Momentary Assessment to Examine Antecedents and Correlates of Physical Activity Bouts in Adults Age 50+Years: A Pilot Study. </w:t>
      </w:r>
      <w:r w:rsidRPr="0062337B">
        <w:rPr>
          <w:i/>
        </w:rPr>
        <w:t>Ann Behav Med</w:t>
      </w:r>
      <w:r w:rsidRPr="0062337B">
        <w:t>. 2009;38(3):249-55.</w:t>
      </w:r>
    </w:p>
    <w:p w14:paraId="1E2CF3A2" w14:textId="3465E29F" w:rsidR="00791E6E" w:rsidRDefault="0008292E" w:rsidP="00FC6B29">
      <w:pPr>
        <w:spacing w:line="480" w:lineRule="auto"/>
      </w:pPr>
      <w:r w:rsidRPr="00D0030F">
        <w:fldChar w:fldCharType="end"/>
      </w:r>
    </w:p>
    <w:p w14:paraId="2F25356D" w14:textId="77777777" w:rsidR="00D76721" w:rsidRDefault="00D76721" w:rsidP="00A65772">
      <w:pPr>
        <w:spacing w:line="480" w:lineRule="auto"/>
      </w:pPr>
    </w:p>
    <w:p w14:paraId="1448E7FB" w14:textId="77777777" w:rsidR="00256BB1" w:rsidRPr="00D0030F" w:rsidRDefault="00256BB1" w:rsidP="00256BB1">
      <w:pPr>
        <w:spacing w:line="480" w:lineRule="auto"/>
        <w:rPr>
          <w:vertAlign w:val="superscript"/>
        </w:rPr>
      </w:pPr>
    </w:p>
    <w:p w14:paraId="4BF83C7C" w14:textId="77777777" w:rsidR="00256BB1" w:rsidRPr="00D0030F" w:rsidRDefault="00256BB1" w:rsidP="00256BB1">
      <w:pPr>
        <w:spacing w:line="480" w:lineRule="auto"/>
        <w:rPr>
          <w:vertAlign w:val="superscript"/>
        </w:rPr>
      </w:pPr>
    </w:p>
    <w:p w14:paraId="0D3532A6" w14:textId="77777777" w:rsidR="00256BB1" w:rsidRDefault="00256BB1" w:rsidP="00256BB1">
      <w:pPr>
        <w:spacing w:after="0" w:line="480" w:lineRule="auto"/>
      </w:pPr>
    </w:p>
    <w:p w14:paraId="4CE4B65D" w14:textId="77777777" w:rsidR="00256BB1" w:rsidRPr="00D0030F" w:rsidRDefault="00256BB1" w:rsidP="00256BB1">
      <w:pPr>
        <w:spacing w:after="0" w:line="480" w:lineRule="auto"/>
      </w:pPr>
    </w:p>
    <w:p w14:paraId="7D34E021" w14:textId="77777777" w:rsidR="00256BB1" w:rsidRPr="00D0030F" w:rsidRDefault="00256BB1" w:rsidP="00256BB1">
      <w:pPr>
        <w:spacing w:after="0" w:line="480" w:lineRule="auto"/>
      </w:pPr>
    </w:p>
    <w:p w14:paraId="708743BA" w14:textId="77777777" w:rsidR="00256BB1" w:rsidRPr="00D0030F" w:rsidRDefault="00256BB1" w:rsidP="00256BB1">
      <w:pPr>
        <w:spacing w:after="0" w:line="480" w:lineRule="auto"/>
      </w:pPr>
    </w:p>
    <w:p w14:paraId="6FBF45C4" w14:textId="65FFB01C" w:rsidR="00EB23AA" w:rsidRPr="00D0030F" w:rsidRDefault="00EB23AA" w:rsidP="00256BB1"/>
    <w:sectPr w:rsidR="00EB23AA" w:rsidRPr="00D0030F" w:rsidSect="00722346">
      <w:headerReference w:type="default" r:id="rId8"/>
      <w:headerReference w:type="first" r:id="rId9"/>
      <w:pgSz w:w="11906" w:h="16838"/>
      <w:pgMar w:top="1440" w:right="1247" w:bottom="1134" w:left="1247" w:header="709" w:footer="709"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FCF9FB" w14:textId="77777777" w:rsidR="00406C82" w:rsidRDefault="00406C82" w:rsidP="00260B1D">
      <w:pPr>
        <w:spacing w:after="0" w:line="240" w:lineRule="auto"/>
      </w:pPr>
      <w:r>
        <w:separator/>
      </w:r>
    </w:p>
  </w:endnote>
  <w:endnote w:type="continuationSeparator" w:id="0">
    <w:p w14:paraId="07D9E1CE" w14:textId="77777777" w:rsidR="00406C82" w:rsidRDefault="00406C82" w:rsidP="00260B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86249B" w14:textId="77777777" w:rsidR="00406C82" w:rsidRDefault="00406C82" w:rsidP="00260B1D">
      <w:pPr>
        <w:spacing w:after="0" w:line="240" w:lineRule="auto"/>
      </w:pPr>
      <w:r>
        <w:separator/>
      </w:r>
    </w:p>
  </w:footnote>
  <w:footnote w:type="continuationSeparator" w:id="0">
    <w:p w14:paraId="740A0527" w14:textId="77777777" w:rsidR="00406C82" w:rsidRDefault="00406C82" w:rsidP="00260B1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991584"/>
      <w:docPartObj>
        <w:docPartGallery w:val="Page Numbers (Top of Page)"/>
        <w:docPartUnique/>
      </w:docPartObj>
    </w:sdtPr>
    <w:sdtEndPr>
      <w:rPr>
        <w:noProof/>
      </w:rPr>
    </w:sdtEndPr>
    <w:sdtContent>
      <w:p w14:paraId="6CF9C5AC" w14:textId="52ED06B3" w:rsidR="00FE488C" w:rsidRDefault="00FE488C">
        <w:pPr>
          <w:pStyle w:val="Header"/>
          <w:jc w:val="right"/>
        </w:pPr>
        <w:r>
          <w:fldChar w:fldCharType="begin"/>
        </w:r>
        <w:r>
          <w:instrText xml:space="preserve"> PAGE   \* MERGEFORMAT </w:instrText>
        </w:r>
        <w:r>
          <w:fldChar w:fldCharType="separate"/>
        </w:r>
        <w:r w:rsidR="00C85FD0">
          <w:rPr>
            <w:noProof/>
          </w:rPr>
          <w:t>16</w:t>
        </w:r>
        <w:r>
          <w:rPr>
            <w:noProof/>
          </w:rPr>
          <w:fldChar w:fldCharType="end"/>
        </w:r>
      </w:p>
    </w:sdtContent>
  </w:sdt>
  <w:p w14:paraId="48BF93A3" w14:textId="77777777" w:rsidR="00FE488C" w:rsidRDefault="00FE488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A7D0F0" w14:textId="31B619A9" w:rsidR="00FE488C" w:rsidRPr="00157E3E" w:rsidRDefault="00FE488C">
    <w:pPr>
      <w:pStyle w:val="Header"/>
      <w:jc w:val="right"/>
      <w:rPr>
        <w:sz w:val="18"/>
        <w:szCs w:val="18"/>
      </w:rPr>
    </w:pPr>
  </w:p>
  <w:p w14:paraId="5740DF7E" w14:textId="77777777" w:rsidR="00FE488C" w:rsidRDefault="00FE488C">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ASpringerVancouverNumber (4) Cop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serzdw62v256exvzy5ftsr2r22ff5r9ea2&quot;&gt;PA and mental health&lt;record-ids&gt;&lt;item&gt;1&lt;/item&gt;&lt;item&gt;2&lt;/item&gt;&lt;item&gt;4&lt;/item&gt;&lt;item&gt;5&lt;/item&gt;&lt;item&gt;6&lt;/item&gt;&lt;item&gt;10&lt;/item&gt;&lt;item&gt;11&lt;/item&gt;&lt;item&gt;12&lt;/item&gt;&lt;item&gt;13&lt;/item&gt;&lt;item&gt;14&lt;/item&gt;&lt;item&gt;15&lt;/item&gt;&lt;item&gt;16&lt;/item&gt;&lt;item&gt;17&lt;/item&gt;&lt;item&gt;19&lt;/item&gt;&lt;item&gt;24&lt;/item&gt;&lt;item&gt;25&lt;/item&gt;&lt;item&gt;26&lt;/item&gt;&lt;item&gt;27&lt;/item&gt;&lt;item&gt;35&lt;/item&gt;&lt;item&gt;36&lt;/item&gt;&lt;item&gt;37&lt;/item&gt;&lt;item&gt;38&lt;/item&gt;&lt;item&gt;39&lt;/item&gt;&lt;item&gt;40&lt;/item&gt;&lt;item&gt;41&lt;/item&gt;&lt;item&gt;42&lt;/item&gt;&lt;item&gt;43&lt;/item&gt;&lt;item&gt;44&lt;/item&gt;&lt;item&gt;47&lt;/item&gt;&lt;item&gt;48&lt;/item&gt;&lt;item&gt;49&lt;/item&gt;&lt;item&gt;50&lt;/item&gt;&lt;item&gt;51&lt;/item&gt;&lt;item&gt;52&lt;/item&gt;&lt;item&gt;53&lt;/item&gt;&lt;item&gt;55&lt;/item&gt;&lt;item&gt;56&lt;/item&gt;&lt;item&gt;57&lt;/item&gt;&lt;item&gt;58&lt;/item&gt;&lt;item&gt;61&lt;/item&gt;&lt;/record-ids&gt;&lt;/item&gt;&lt;/Libraries&gt;"/>
  </w:docVars>
  <w:rsids>
    <w:rsidRoot w:val="0018569A"/>
    <w:rsid w:val="00005386"/>
    <w:rsid w:val="00005B35"/>
    <w:rsid w:val="00010586"/>
    <w:rsid w:val="000226C4"/>
    <w:rsid w:val="000266B1"/>
    <w:rsid w:val="00033A26"/>
    <w:rsid w:val="00034E84"/>
    <w:rsid w:val="000417C9"/>
    <w:rsid w:val="000426AD"/>
    <w:rsid w:val="00045A81"/>
    <w:rsid w:val="00054E54"/>
    <w:rsid w:val="0005661C"/>
    <w:rsid w:val="00057C5F"/>
    <w:rsid w:val="00060804"/>
    <w:rsid w:val="00062AAE"/>
    <w:rsid w:val="00062DF0"/>
    <w:rsid w:val="000717DE"/>
    <w:rsid w:val="000720F6"/>
    <w:rsid w:val="00080E31"/>
    <w:rsid w:val="0008292E"/>
    <w:rsid w:val="000829F8"/>
    <w:rsid w:val="00084518"/>
    <w:rsid w:val="000845BA"/>
    <w:rsid w:val="00086A70"/>
    <w:rsid w:val="00092D9B"/>
    <w:rsid w:val="000956C1"/>
    <w:rsid w:val="00096602"/>
    <w:rsid w:val="000A7A76"/>
    <w:rsid w:val="000B0DC5"/>
    <w:rsid w:val="000B42DA"/>
    <w:rsid w:val="000C64B2"/>
    <w:rsid w:val="000C7D83"/>
    <w:rsid w:val="000E403E"/>
    <w:rsid w:val="000E522A"/>
    <w:rsid w:val="000E66B7"/>
    <w:rsid w:val="000E6CAC"/>
    <w:rsid w:val="000E7616"/>
    <w:rsid w:val="000F77A8"/>
    <w:rsid w:val="00111F66"/>
    <w:rsid w:val="0011740B"/>
    <w:rsid w:val="0012254B"/>
    <w:rsid w:val="001243D9"/>
    <w:rsid w:val="00126785"/>
    <w:rsid w:val="00137ED0"/>
    <w:rsid w:val="00140CBE"/>
    <w:rsid w:val="00145D32"/>
    <w:rsid w:val="00147F6D"/>
    <w:rsid w:val="001526CD"/>
    <w:rsid w:val="00153217"/>
    <w:rsid w:val="00153A98"/>
    <w:rsid w:val="0015741F"/>
    <w:rsid w:val="001579C8"/>
    <w:rsid w:val="00157E3E"/>
    <w:rsid w:val="00161049"/>
    <w:rsid w:val="00165089"/>
    <w:rsid w:val="00166B96"/>
    <w:rsid w:val="00174671"/>
    <w:rsid w:val="00175A1B"/>
    <w:rsid w:val="00182649"/>
    <w:rsid w:val="0018569A"/>
    <w:rsid w:val="00190B03"/>
    <w:rsid w:val="00192E6E"/>
    <w:rsid w:val="001A194A"/>
    <w:rsid w:val="001A2012"/>
    <w:rsid w:val="001A43CF"/>
    <w:rsid w:val="001A5347"/>
    <w:rsid w:val="001A6983"/>
    <w:rsid w:val="001C5740"/>
    <w:rsid w:val="001D54D3"/>
    <w:rsid w:val="001E4741"/>
    <w:rsid w:val="001F013F"/>
    <w:rsid w:val="001F0A24"/>
    <w:rsid w:val="001F6D9F"/>
    <w:rsid w:val="00203050"/>
    <w:rsid w:val="00210DA6"/>
    <w:rsid w:val="002129B8"/>
    <w:rsid w:val="00222A8F"/>
    <w:rsid w:val="0022344B"/>
    <w:rsid w:val="00227E40"/>
    <w:rsid w:val="002306E0"/>
    <w:rsid w:val="002320D8"/>
    <w:rsid w:val="0024135F"/>
    <w:rsid w:val="00244DC3"/>
    <w:rsid w:val="00247E71"/>
    <w:rsid w:val="0025121B"/>
    <w:rsid w:val="00256BB1"/>
    <w:rsid w:val="00260B1D"/>
    <w:rsid w:val="00270B0E"/>
    <w:rsid w:val="00274D3F"/>
    <w:rsid w:val="002817F5"/>
    <w:rsid w:val="0028211E"/>
    <w:rsid w:val="00284CB8"/>
    <w:rsid w:val="00287949"/>
    <w:rsid w:val="00292C47"/>
    <w:rsid w:val="0029575E"/>
    <w:rsid w:val="002A2E82"/>
    <w:rsid w:val="002A4573"/>
    <w:rsid w:val="002B3A4F"/>
    <w:rsid w:val="002C0BA1"/>
    <w:rsid w:val="002C240A"/>
    <w:rsid w:val="002C2505"/>
    <w:rsid w:val="002D217E"/>
    <w:rsid w:val="002D6508"/>
    <w:rsid w:val="002D76B6"/>
    <w:rsid w:val="002F60AD"/>
    <w:rsid w:val="003025A7"/>
    <w:rsid w:val="00306878"/>
    <w:rsid w:val="003116DA"/>
    <w:rsid w:val="00314B07"/>
    <w:rsid w:val="00315E4C"/>
    <w:rsid w:val="00322CF9"/>
    <w:rsid w:val="00326CE0"/>
    <w:rsid w:val="00331E0D"/>
    <w:rsid w:val="00332278"/>
    <w:rsid w:val="00336606"/>
    <w:rsid w:val="003369D0"/>
    <w:rsid w:val="003405CF"/>
    <w:rsid w:val="00353910"/>
    <w:rsid w:val="00354EBC"/>
    <w:rsid w:val="00355C6D"/>
    <w:rsid w:val="003578E5"/>
    <w:rsid w:val="0036499A"/>
    <w:rsid w:val="0037620B"/>
    <w:rsid w:val="003778C4"/>
    <w:rsid w:val="00381524"/>
    <w:rsid w:val="00381C1A"/>
    <w:rsid w:val="00382ADA"/>
    <w:rsid w:val="00383CA0"/>
    <w:rsid w:val="0038538E"/>
    <w:rsid w:val="00390382"/>
    <w:rsid w:val="00390EB5"/>
    <w:rsid w:val="00397D45"/>
    <w:rsid w:val="003A20C7"/>
    <w:rsid w:val="003A2E49"/>
    <w:rsid w:val="003A71E7"/>
    <w:rsid w:val="003A7C67"/>
    <w:rsid w:val="003B1C86"/>
    <w:rsid w:val="003B582D"/>
    <w:rsid w:val="003C4E81"/>
    <w:rsid w:val="003C50B6"/>
    <w:rsid w:val="003D1D9E"/>
    <w:rsid w:val="003D64E3"/>
    <w:rsid w:val="003E27DE"/>
    <w:rsid w:val="003E5985"/>
    <w:rsid w:val="003F216D"/>
    <w:rsid w:val="003F23B4"/>
    <w:rsid w:val="003F54FD"/>
    <w:rsid w:val="004019C0"/>
    <w:rsid w:val="00406C82"/>
    <w:rsid w:val="00407AB6"/>
    <w:rsid w:val="0041030C"/>
    <w:rsid w:val="00411B46"/>
    <w:rsid w:val="004132ED"/>
    <w:rsid w:val="00416327"/>
    <w:rsid w:val="00417368"/>
    <w:rsid w:val="00421E1A"/>
    <w:rsid w:val="004227AF"/>
    <w:rsid w:val="0042652E"/>
    <w:rsid w:val="00433A6B"/>
    <w:rsid w:val="00434B95"/>
    <w:rsid w:val="00437D1E"/>
    <w:rsid w:val="004433DC"/>
    <w:rsid w:val="00443865"/>
    <w:rsid w:val="004445B7"/>
    <w:rsid w:val="00446278"/>
    <w:rsid w:val="00447B1B"/>
    <w:rsid w:val="00447D83"/>
    <w:rsid w:val="00452C31"/>
    <w:rsid w:val="00461BD6"/>
    <w:rsid w:val="004623F0"/>
    <w:rsid w:val="00464009"/>
    <w:rsid w:val="00465C10"/>
    <w:rsid w:val="0047041B"/>
    <w:rsid w:val="004777F2"/>
    <w:rsid w:val="004812F7"/>
    <w:rsid w:val="00494121"/>
    <w:rsid w:val="004946ED"/>
    <w:rsid w:val="004A273A"/>
    <w:rsid w:val="004A6CEA"/>
    <w:rsid w:val="004C282B"/>
    <w:rsid w:val="004C36A7"/>
    <w:rsid w:val="004D2DEC"/>
    <w:rsid w:val="004D3927"/>
    <w:rsid w:val="004D4048"/>
    <w:rsid w:val="004E1E2E"/>
    <w:rsid w:val="004F7917"/>
    <w:rsid w:val="0051177A"/>
    <w:rsid w:val="00522122"/>
    <w:rsid w:val="00524B85"/>
    <w:rsid w:val="00533C38"/>
    <w:rsid w:val="005441EA"/>
    <w:rsid w:val="00551840"/>
    <w:rsid w:val="00555770"/>
    <w:rsid w:val="00557002"/>
    <w:rsid w:val="00563123"/>
    <w:rsid w:val="0056598C"/>
    <w:rsid w:val="005728CF"/>
    <w:rsid w:val="005873A3"/>
    <w:rsid w:val="00590E29"/>
    <w:rsid w:val="00591A30"/>
    <w:rsid w:val="005A2B42"/>
    <w:rsid w:val="005A59E4"/>
    <w:rsid w:val="005B24CF"/>
    <w:rsid w:val="005B3C38"/>
    <w:rsid w:val="005B7449"/>
    <w:rsid w:val="005C0FDC"/>
    <w:rsid w:val="005C1221"/>
    <w:rsid w:val="005C5F5E"/>
    <w:rsid w:val="005E143F"/>
    <w:rsid w:val="005E6A9B"/>
    <w:rsid w:val="005F0AC1"/>
    <w:rsid w:val="005F390E"/>
    <w:rsid w:val="006109BA"/>
    <w:rsid w:val="00612666"/>
    <w:rsid w:val="00614973"/>
    <w:rsid w:val="006206E1"/>
    <w:rsid w:val="00621DA9"/>
    <w:rsid w:val="0062337B"/>
    <w:rsid w:val="006252E0"/>
    <w:rsid w:val="006308F3"/>
    <w:rsid w:val="00641209"/>
    <w:rsid w:val="00644099"/>
    <w:rsid w:val="00645C5C"/>
    <w:rsid w:val="006545D9"/>
    <w:rsid w:val="00654BC0"/>
    <w:rsid w:val="00656007"/>
    <w:rsid w:val="00656E1C"/>
    <w:rsid w:val="00660118"/>
    <w:rsid w:val="00660362"/>
    <w:rsid w:val="00661695"/>
    <w:rsid w:val="00665D19"/>
    <w:rsid w:val="0068364A"/>
    <w:rsid w:val="006836DE"/>
    <w:rsid w:val="00685EDE"/>
    <w:rsid w:val="00687F66"/>
    <w:rsid w:val="00694C10"/>
    <w:rsid w:val="00696BC4"/>
    <w:rsid w:val="00696F02"/>
    <w:rsid w:val="006A1303"/>
    <w:rsid w:val="006A5D0C"/>
    <w:rsid w:val="006B518A"/>
    <w:rsid w:val="006B5304"/>
    <w:rsid w:val="006C384D"/>
    <w:rsid w:val="006C3BD2"/>
    <w:rsid w:val="006D1CD2"/>
    <w:rsid w:val="006E7480"/>
    <w:rsid w:val="006E7C58"/>
    <w:rsid w:val="006F6AB0"/>
    <w:rsid w:val="006F7506"/>
    <w:rsid w:val="006F7CDA"/>
    <w:rsid w:val="007158CE"/>
    <w:rsid w:val="00722346"/>
    <w:rsid w:val="00725AD9"/>
    <w:rsid w:val="00733882"/>
    <w:rsid w:val="00743DD7"/>
    <w:rsid w:val="0074492F"/>
    <w:rsid w:val="0074720B"/>
    <w:rsid w:val="00753455"/>
    <w:rsid w:val="00775650"/>
    <w:rsid w:val="007772C6"/>
    <w:rsid w:val="00780B55"/>
    <w:rsid w:val="00785D5C"/>
    <w:rsid w:val="00791E6E"/>
    <w:rsid w:val="00794133"/>
    <w:rsid w:val="007965B6"/>
    <w:rsid w:val="007973C8"/>
    <w:rsid w:val="00797855"/>
    <w:rsid w:val="007A48A6"/>
    <w:rsid w:val="007A71DD"/>
    <w:rsid w:val="007B02F7"/>
    <w:rsid w:val="007B54D0"/>
    <w:rsid w:val="007C39A0"/>
    <w:rsid w:val="007D5CAB"/>
    <w:rsid w:val="007D70A8"/>
    <w:rsid w:val="007E1E26"/>
    <w:rsid w:val="007E2ACA"/>
    <w:rsid w:val="007F17E9"/>
    <w:rsid w:val="00806E18"/>
    <w:rsid w:val="00810A40"/>
    <w:rsid w:val="008163FA"/>
    <w:rsid w:val="00817461"/>
    <w:rsid w:val="0081768B"/>
    <w:rsid w:val="00820E99"/>
    <w:rsid w:val="008331D3"/>
    <w:rsid w:val="00842245"/>
    <w:rsid w:val="00843CC1"/>
    <w:rsid w:val="00844F7F"/>
    <w:rsid w:val="00853DEA"/>
    <w:rsid w:val="00855C0E"/>
    <w:rsid w:val="008562D1"/>
    <w:rsid w:val="00857154"/>
    <w:rsid w:val="00866DB4"/>
    <w:rsid w:val="008679F6"/>
    <w:rsid w:val="0087182D"/>
    <w:rsid w:val="00871F49"/>
    <w:rsid w:val="00873B51"/>
    <w:rsid w:val="0087555A"/>
    <w:rsid w:val="00884C7F"/>
    <w:rsid w:val="00886505"/>
    <w:rsid w:val="00886844"/>
    <w:rsid w:val="0089083E"/>
    <w:rsid w:val="00891C53"/>
    <w:rsid w:val="008A430C"/>
    <w:rsid w:val="008A6AAA"/>
    <w:rsid w:val="008B5FD7"/>
    <w:rsid w:val="008B6833"/>
    <w:rsid w:val="008C5C8C"/>
    <w:rsid w:val="008D0121"/>
    <w:rsid w:val="008D6795"/>
    <w:rsid w:val="008E1747"/>
    <w:rsid w:val="008F74BB"/>
    <w:rsid w:val="00903CBB"/>
    <w:rsid w:val="00907EE8"/>
    <w:rsid w:val="0091076D"/>
    <w:rsid w:val="00912730"/>
    <w:rsid w:val="00915272"/>
    <w:rsid w:val="009205E6"/>
    <w:rsid w:val="009273E4"/>
    <w:rsid w:val="00931DAC"/>
    <w:rsid w:val="00933A0D"/>
    <w:rsid w:val="009357EE"/>
    <w:rsid w:val="00941C39"/>
    <w:rsid w:val="009428D5"/>
    <w:rsid w:val="009456B9"/>
    <w:rsid w:val="00947349"/>
    <w:rsid w:val="0095264E"/>
    <w:rsid w:val="0095538B"/>
    <w:rsid w:val="00963F39"/>
    <w:rsid w:val="00973444"/>
    <w:rsid w:val="0097438E"/>
    <w:rsid w:val="009743DA"/>
    <w:rsid w:val="0097456F"/>
    <w:rsid w:val="009858E7"/>
    <w:rsid w:val="00987248"/>
    <w:rsid w:val="009A4A20"/>
    <w:rsid w:val="009A4EE7"/>
    <w:rsid w:val="009C08D9"/>
    <w:rsid w:val="009D0A43"/>
    <w:rsid w:val="009D38D0"/>
    <w:rsid w:val="009D5897"/>
    <w:rsid w:val="009D7437"/>
    <w:rsid w:val="009E1A68"/>
    <w:rsid w:val="009E2370"/>
    <w:rsid w:val="009E74D4"/>
    <w:rsid w:val="009F2217"/>
    <w:rsid w:val="009F260C"/>
    <w:rsid w:val="009F345A"/>
    <w:rsid w:val="009F5666"/>
    <w:rsid w:val="00A062AF"/>
    <w:rsid w:val="00A07FD1"/>
    <w:rsid w:val="00A13DC5"/>
    <w:rsid w:val="00A1507E"/>
    <w:rsid w:val="00A224E7"/>
    <w:rsid w:val="00A23E23"/>
    <w:rsid w:val="00A26422"/>
    <w:rsid w:val="00A36965"/>
    <w:rsid w:val="00A375A5"/>
    <w:rsid w:val="00A440E0"/>
    <w:rsid w:val="00A44666"/>
    <w:rsid w:val="00A473AA"/>
    <w:rsid w:val="00A5637B"/>
    <w:rsid w:val="00A56A57"/>
    <w:rsid w:val="00A65772"/>
    <w:rsid w:val="00A73857"/>
    <w:rsid w:val="00A740F0"/>
    <w:rsid w:val="00A77402"/>
    <w:rsid w:val="00A80E08"/>
    <w:rsid w:val="00A8517C"/>
    <w:rsid w:val="00A86A7E"/>
    <w:rsid w:val="00A9163F"/>
    <w:rsid w:val="00A93E87"/>
    <w:rsid w:val="00A9457F"/>
    <w:rsid w:val="00A956C4"/>
    <w:rsid w:val="00A960F3"/>
    <w:rsid w:val="00AA2992"/>
    <w:rsid w:val="00AA4284"/>
    <w:rsid w:val="00AC0403"/>
    <w:rsid w:val="00AC19DB"/>
    <w:rsid w:val="00AC27E9"/>
    <w:rsid w:val="00AC5E84"/>
    <w:rsid w:val="00AC6691"/>
    <w:rsid w:val="00AD5462"/>
    <w:rsid w:val="00AD5D36"/>
    <w:rsid w:val="00AE06A1"/>
    <w:rsid w:val="00AE06C3"/>
    <w:rsid w:val="00B03F59"/>
    <w:rsid w:val="00B15C0C"/>
    <w:rsid w:val="00B16277"/>
    <w:rsid w:val="00B255FE"/>
    <w:rsid w:val="00B26D38"/>
    <w:rsid w:val="00B32D9D"/>
    <w:rsid w:val="00B3417C"/>
    <w:rsid w:val="00B371F9"/>
    <w:rsid w:val="00B434FA"/>
    <w:rsid w:val="00B456BD"/>
    <w:rsid w:val="00B47A84"/>
    <w:rsid w:val="00B55C57"/>
    <w:rsid w:val="00B60E58"/>
    <w:rsid w:val="00B60F55"/>
    <w:rsid w:val="00B62144"/>
    <w:rsid w:val="00B73B28"/>
    <w:rsid w:val="00B829DE"/>
    <w:rsid w:val="00B835D2"/>
    <w:rsid w:val="00B94783"/>
    <w:rsid w:val="00B953F3"/>
    <w:rsid w:val="00B97038"/>
    <w:rsid w:val="00BB0D10"/>
    <w:rsid w:val="00BC556F"/>
    <w:rsid w:val="00BC6CCB"/>
    <w:rsid w:val="00BD3BBA"/>
    <w:rsid w:val="00BD7C60"/>
    <w:rsid w:val="00BE7C53"/>
    <w:rsid w:val="00BF0DFE"/>
    <w:rsid w:val="00BF3E08"/>
    <w:rsid w:val="00BF3FD1"/>
    <w:rsid w:val="00BF6270"/>
    <w:rsid w:val="00BF7E4E"/>
    <w:rsid w:val="00C03475"/>
    <w:rsid w:val="00C15467"/>
    <w:rsid w:val="00C1768B"/>
    <w:rsid w:val="00C23BBC"/>
    <w:rsid w:val="00C2626C"/>
    <w:rsid w:val="00C304F4"/>
    <w:rsid w:val="00C3281F"/>
    <w:rsid w:val="00C34F55"/>
    <w:rsid w:val="00C407F7"/>
    <w:rsid w:val="00C431FD"/>
    <w:rsid w:val="00C43946"/>
    <w:rsid w:val="00C44188"/>
    <w:rsid w:val="00C47464"/>
    <w:rsid w:val="00C47E17"/>
    <w:rsid w:val="00C532B1"/>
    <w:rsid w:val="00C67BAF"/>
    <w:rsid w:val="00C72845"/>
    <w:rsid w:val="00C73455"/>
    <w:rsid w:val="00C7452F"/>
    <w:rsid w:val="00C852BD"/>
    <w:rsid w:val="00C85FD0"/>
    <w:rsid w:val="00C93C54"/>
    <w:rsid w:val="00C96831"/>
    <w:rsid w:val="00CA7B86"/>
    <w:rsid w:val="00CB16FA"/>
    <w:rsid w:val="00CC2250"/>
    <w:rsid w:val="00CC3E9E"/>
    <w:rsid w:val="00CC67D7"/>
    <w:rsid w:val="00CD1474"/>
    <w:rsid w:val="00CD395D"/>
    <w:rsid w:val="00CE026E"/>
    <w:rsid w:val="00CE6E36"/>
    <w:rsid w:val="00CF2B09"/>
    <w:rsid w:val="00CF4D34"/>
    <w:rsid w:val="00CF5ABF"/>
    <w:rsid w:val="00D0030F"/>
    <w:rsid w:val="00D05804"/>
    <w:rsid w:val="00D13115"/>
    <w:rsid w:val="00D217E8"/>
    <w:rsid w:val="00D21934"/>
    <w:rsid w:val="00D24125"/>
    <w:rsid w:val="00D24A0F"/>
    <w:rsid w:val="00D25A87"/>
    <w:rsid w:val="00D724C0"/>
    <w:rsid w:val="00D76721"/>
    <w:rsid w:val="00D8276F"/>
    <w:rsid w:val="00D86194"/>
    <w:rsid w:val="00D91362"/>
    <w:rsid w:val="00D91B28"/>
    <w:rsid w:val="00D93EFE"/>
    <w:rsid w:val="00D946C7"/>
    <w:rsid w:val="00DA6275"/>
    <w:rsid w:val="00DB4B20"/>
    <w:rsid w:val="00DB76A0"/>
    <w:rsid w:val="00DC4398"/>
    <w:rsid w:val="00DC79E4"/>
    <w:rsid w:val="00DE4C14"/>
    <w:rsid w:val="00DF0737"/>
    <w:rsid w:val="00DF29E4"/>
    <w:rsid w:val="00DF49E1"/>
    <w:rsid w:val="00DF7E17"/>
    <w:rsid w:val="00E0698A"/>
    <w:rsid w:val="00E07A4C"/>
    <w:rsid w:val="00E102FD"/>
    <w:rsid w:val="00E11E8D"/>
    <w:rsid w:val="00E2228C"/>
    <w:rsid w:val="00E32D4B"/>
    <w:rsid w:val="00E34CAD"/>
    <w:rsid w:val="00E35827"/>
    <w:rsid w:val="00E42952"/>
    <w:rsid w:val="00E465EB"/>
    <w:rsid w:val="00E554F8"/>
    <w:rsid w:val="00E70196"/>
    <w:rsid w:val="00E71A82"/>
    <w:rsid w:val="00E76B41"/>
    <w:rsid w:val="00E77825"/>
    <w:rsid w:val="00E82597"/>
    <w:rsid w:val="00E85EBD"/>
    <w:rsid w:val="00E870A6"/>
    <w:rsid w:val="00E972BB"/>
    <w:rsid w:val="00E97E8B"/>
    <w:rsid w:val="00EA3C20"/>
    <w:rsid w:val="00EA3F24"/>
    <w:rsid w:val="00EA53AA"/>
    <w:rsid w:val="00EA5416"/>
    <w:rsid w:val="00EB1789"/>
    <w:rsid w:val="00EB1C19"/>
    <w:rsid w:val="00EB23AA"/>
    <w:rsid w:val="00EB6E63"/>
    <w:rsid w:val="00EC3D88"/>
    <w:rsid w:val="00ED0AF7"/>
    <w:rsid w:val="00ED39DA"/>
    <w:rsid w:val="00ED4886"/>
    <w:rsid w:val="00ED5694"/>
    <w:rsid w:val="00ED67A0"/>
    <w:rsid w:val="00EE0A89"/>
    <w:rsid w:val="00EE22BE"/>
    <w:rsid w:val="00EF4493"/>
    <w:rsid w:val="00EF5E30"/>
    <w:rsid w:val="00EF613B"/>
    <w:rsid w:val="00F021DA"/>
    <w:rsid w:val="00F12FF1"/>
    <w:rsid w:val="00F1538E"/>
    <w:rsid w:val="00F20B83"/>
    <w:rsid w:val="00F20BAA"/>
    <w:rsid w:val="00F269D9"/>
    <w:rsid w:val="00F334B5"/>
    <w:rsid w:val="00F33D37"/>
    <w:rsid w:val="00F35A68"/>
    <w:rsid w:val="00F3699C"/>
    <w:rsid w:val="00F42CCA"/>
    <w:rsid w:val="00F444CE"/>
    <w:rsid w:val="00F44E0D"/>
    <w:rsid w:val="00F46FD8"/>
    <w:rsid w:val="00F47436"/>
    <w:rsid w:val="00F50DAF"/>
    <w:rsid w:val="00F645DF"/>
    <w:rsid w:val="00F65A42"/>
    <w:rsid w:val="00F66FF6"/>
    <w:rsid w:val="00F71830"/>
    <w:rsid w:val="00F73DBF"/>
    <w:rsid w:val="00F73F97"/>
    <w:rsid w:val="00F7561C"/>
    <w:rsid w:val="00F851CB"/>
    <w:rsid w:val="00F8650F"/>
    <w:rsid w:val="00F8772A"/>
    <w:rsid w:val="00F940CA"/>
    <w:rsid w:val="00FA46C9"/>
    <w:rsid w:val="00FA6586"/>
    <w:rsid w:val="00FA79FD"/>
    <w:rsid w:val="00FB1842"/>
    <w:rsid w:val="00FB24C8"/>
    <w:rsid w:val="00FC6B29"/>
    <w:rsid w:val="00FD1095"/>
    <w:rsid w:val="00FD3BB0"/>
    <w:rsid w:val="00FD6480"/>
    <w:rsid w:val="00FD78A7"/>
    <w:rsid w:val="00FE1ECB"/>
    <w:rsid w:val="00FE488C"/>
    <w:rsid w:val="00FF2FE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44E4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8292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8292E"/>
    <w:rPr>
      <w:rFonts w:ascii="Calibri" w:hAnsi="Calibri"/>
      <w:noProof/>
      <w:lang w:val="en-US"/>
    </w:rPr>
  </w:style>
  <w:style w:type="paragraph" w:customStyle="1" w:styleId="EndNoteBibliography">
    <w:name w:val="EndNote Bibliography"/>
    <w:basedOn w:val="Normal"/>
    <w:link w:val="EndNoteBibliographyChar"/>
    <w:rsid w:val="0008292E"/>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08292E"/>
    <w:rPr>
      <w:rFonts w:ascii="Calibri" w:hAnsi="Calibri"/>
      <w:noProof/>
      <w:lang w:val="en-US"/>
    </w:rPr>
  </w:style>
  <w:style w:type="character" w:styleId="CommentReference">
    <w:name w:val="annotation reference"/>
    <w:basedOn w:val="DefaultParagraphFont"/>
    <w:uiPriority w:val="99"/>
    <w:semiHidden/>
    <w:unhideWhenUsed/>
    <w:rsid w:val="00E11E8D"/>
    <w:rPr>
      <w:sz w:val="16"/>
      <w:szCs w:val="16"/>
    </w:rPr>
  </w:style>
  <w:style w:type="paragraph" w:styleId="CommentText">
    <w:name w:val="annotation text"/>
    <w:basedOn w:val="Normal"/>
    <w:link w:val="CommentTextChar"/>
    <w:uiPriority w:val="99"/>
    <w:semiHidden/>
    <w:unhideWhenUsed/>
    <w:rsid w:val="00E11E8D"/>
    <w:pPr>
      <w:spacing w:line="240" w:lineRule="auto"/>
    </w:pPr>
    <w:rPr>
      <w:sz w:val="20"/>
      <w:szCs w:val="20"/>
    </w:rPr>
  </w:style>
  <w:style w:type="character" w:customStyle="1" w:styleId="CommentTextChar">
    <w:name w:val="Comment Text Char"/>
    <w:basedOn w:val="DefaultParagraphFont"/>
    <w:link w:val="CommentText"/>
    <w:uiPriority w:val="99"/>
    <w:semiHidden/>
    <w:rsid w:val="00E11E8D"/>
    <w:rPr>
      <w:sz w:val="20"/>
      <w:szCs w:val="20"/>
    </w:rPr>
  </w:style>
  <w:style w:type="paragraph" w:styleId="CommentSubject">
    <w:name w:val="annotation subject"/>
    <w:basedOn w:val="CommentText"/>
    <w:next w:val="CommentText"/>
    <w:link w:val="CommentSubjectChar"/>
    <w:uiPriority w:val="99"/>
    <w:semiHidden/>
    <w:unhideWhenUsed/>
    <w:rsid w:val="00E11E8D"/>
    <w:rPr>
      <w:b/>
      <w:bCs/>
    </w:rPr>
  </w:style>
  <w:style w:type="character" w:customStyle="1" w:styleId="CommentSubjectChar">
    <w:name w:val="Comment Subject Char"/>
    <w:basedOn w:val="CommentTextChar"/>
    <w:link w:val="CommentSubject"/>
    <w:uiPriority w:val="99"/>
    <w:semiHidden/>
    <w:rsid w:val="00E11E8D"/>
    <w:rPr>
      <w:b/>
      <w:bCs/>
      <w:sz w:val="20"/>
      <w:szCs w:val="20"/>
    </w:rPr>
  </w:style>
  <w:style w:type="paragraph" w:styleId="Revision">
    <w:name w:val="Revision"/>
    <w:hidden/>
    <w:uiPriority w:val="99"/>
    <w:semiHidden/>
    <w:rsid w:val="00E11E8D"/>
    <w:pPr>
      <w:spacing w:after="0" w:line="240" w:lineRule="auto"/>
    </w:pPr>
  </w:style>
  <w:style w:type="paragraph" w:styleId="BalloonText">
    <w:name w:val="Balloon Text"/>
    <w:basedOn w:val="Normal"/>
    <w:link w:val="BalloonTextChar"/>
    <w:uiPriority w:val="99"/>
    <w:semiHidden/>
    <w:unhideWhenUsed/>
    <w:rsid w:val="00E11E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11E8D"/>
    <w:rPr>
      <w:rFonts w:ascii="Segoe UI" w:hAnsi="Segoe UI" w:cs="Segoe UI"/>
      <w:sz w:val="18"/>
      <w:szCs w:val="18"/>
    </w:rPr>
  </w:style>
  <w:style w:type="character" w:styleId="Hyperlink">
    <w:name w:val="Hyperlink"/>
    <w:basedOn w:val="DefaultParagraphFont"/>
    <w:uiPriority w:val="99"/>
    <w:rsid w:val="00270B0E"/>
    <w:rPr>
      <w:color w:val="0000FF"/>
      <w:u w:val="single"/>
    </w:rPr>
  </w:style>
  <w:style w:type="table" w:styleId="TableGrid">
    <w:name w:val="Table Grid"/>
    <w:basedOn w:val="TableNormal"/>
    <w:uiPriority w:val="39"/>
    <w:rsid w:val="00376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37620B"/>
    <w:rPr>
      <w:i/>
      <w:iCs/>
    </w:rPr>
  </w:style>
  <w:style w:type="character" w:customStyle="1" w:styleId="st">
    <w:name w:val="st"/>
    <w:basedOn w:val="DefaultParagraphFont"/>
    <w:rsid w:val="00433A6B"/>
  </w:style>
  <w:style w:type="paragraph" w:styleId="Header">
    <w:name w:val="header"/>
    <w:basedOn w:val="Normal"/>
    <w:link w:val="HeaderChar"/>
    <w:uiPriority w:val="99"/>
    <w:unhideWhenUsed/>
    <w:rsid w:val="00260B1D"/>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0B1D"/>
  </w:style>
  <w:style w:type="paragraph" w:styleId="Footer">
    <w:name w:val="footer"/>
    <w:basedOn w:val="Normal"/>
    <w:link w:val="FooterChar"/>
    <w:uiPriority w:val="99"/>
    <w:unhideWhenUsed/>
    <w:rsid w:val="00260B1D"/>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0B1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8292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8292E"/>
    <w:rPr>
      <w:rFonts w:ascii="Calibri" w:hAnsi="Calibri"/>
      <w:noProof/>
      <w:lang w:val="en-US"/>
    </w:rPr>
  </w:style>
  <w:style w:type="paragraph" w:customStyle="1" w:styleId="EndNoteBibliography">
    <w:name w:val="EndNote Bibliography"/>
    <w:basedOn w:val="Normal"/>
    <w:link w:val="EndNoteBibliographyChar"/>
    <w:rsid w:val="0008292E"/>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08292E"/>
    <w:rPr>
      <w:rFonts w:ascii="Calibri" w:hAnsi="Calibri"/>
      <w:noProof/>
      <w:lang w:val="en-US"/>
    </w:rPr>
  </w:style>
  <w:style w:type="character" w:styleId="CommentReference">
    <w:name w:val="annotation reference"/>
    <w:basedOn w:val="DefaultParagraphFont"/>
    <w:uiPriority w:val="99"/>
    <w:semiHidden/>
    <w:unhideWhenUsed/>
    <w:rsid w:val="00E11E8D"/>
    <w:rPr>
      <w:sz w:val="16"/>
      <w:szCs w:val="16"/>
    </w:rPr>
  </w:style>
  <w:style w:type="paragraph" w:styleId="CommentText">
    <w:name w:val="annotation text"/>
    <w:basedOn w:val="Normal"/>
    <w:link w:val="CommentTextChar"/>
    <w:uiPriority w:val="99"/>
    <w:semiHidden/>
    <w:unhideWhenUsed/>
    <w:rsid w:val="00E11E8D"/>
    <w:pPr>
      <w:spacing w:line="240" w:lineRule="auto"/>
    </w:pPr>
    <w:rPr>
      <w:sz w:val="20"/>
      <w:szCs w:val="20"/>
    </w:rPr>
  </w:style>
  <w:style w:type="character" w:customStyle="1" w:styleId="CommentTextChar">
    <w:name w:val="Comment Text Char"/>
    <w:basedOn w:val="DefaultParagraphFont"/>
    <w:link w:val="CommentText"/>
    <w:uiPriority w:val="99"/>
    <w:semiHidden/>
    <w:rsid w:val="00E11E8D"/>
    <w:rPr>
      <w:sz w:val="20"/>
      <w:szCs w:val="20"/>
    </w:rPr>
  </w:style>
  <w:style w:type="paragraph" w:styleId="CommentSubject">
    <w:name w:val="annotation subject"/>
    <w:basedOn w:val="CommentText"/>
    <w:next w:val="CommentText"/>
    <w:link w:val="CommentSubjectChar"/>
    <w:uiPriority w:val="99"/>
    <w:semiHidden/>
    <w:unhideWhenUsed/>
    <w:rsid w:val="00E11E8D"/>
    <w:rPr>
      <w:b/>
      <w:bCs/>
    </w:rPr>
  </w:style>
  <w:style w:type="character" w:customStyle="1" w:styleId="CommentSubjectChar">
    <w:name w:val="Comment Subject Char"/>
    <w:basedOn w:val="CommentTextChar"/>
    <w:link w:val="CommentSubject"/>
    <w:uiPriority w:val="99"/>
    <w:semiHidden/>
    <w:rsid w:val="00E11E8D"/>
    <w:rPr>
      <w:b/>
      <w:bCs/>
      <w:sz w:val="20"/>
      <w:szCs w:val="20"/>
    </w:rPr>
  </w:style>
  <w:style w:type="paragraph" w:styleId="Revision">
    <w:name w:val="Revision"/>
    <w:hidden/>
    <w:uiPriority w:val="99"/>
    <w:semiHidden/>
    <w:rsid w:val="00E11E8D"/>
    <w:pPr>
      <w:spacing w:after="0" w:line="240" w:lineRule="auto"/>
    </w:pPr>
  </w:style>
  <w:style w:type="paragraph" w:styleId="BalloonText">
    <w:name w:val="Balloon Text"/>
    <w:basedOn w:val="Normal"/>
    <w:link w:val="BalloonTextChar"/>
    <w:uiPriority w:val="99"/>
    <w:semiHidden/>
    <w:unhideWhenUsed/>
    <w:rsid w:val="00E11E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11E8D"/>
    <w:rPr>
      <w:rFonts w:ascii="Segoe UI" w:hAnsi="Segoe UI" w:cs="Segoe UI"/>
      <w:sz w:val="18"/>
      <w:szCs w:val="18"/>
    </w:rPr>
  </w:style>
  <w:style w:type="character" w:styleId="Hyperlink">
    <w:name w:val="Hyperlink"/>
    <w:basedOn w:val="DefaultParagraphFont"/>
    <w:uiPriority w:val="99"/>
    <w:rsid w:val="00270B0E"/>
    <w:rPr>
      <w:color w:val="0000FF"/>
      <w:u w:val="single"/>
    </w:rPr>
  </w:style>
  <w:style w:type="table" w:styleId="TableGrid">
    <w:name w:val="Table Grid"/>
    <w:basedOn w:val="TableNormal"/>
    <w:uiPriority w:val="39"/>
    <w:rsid w:val="00376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37620B"/>
    <w:rPr>
      <w:i/>
      <w:iCs/>
    </w:rPr>
  </w:style>
  <w:style w:type="character" w:customStyle="1" w:styleId="st">
    <w:name w:val="st"/>
    <w:basedOn w:val="DefaultParagraphFont"/>
    <w:rsid w:val="00433A6B"/>
  </w:style>
  <w:style w:type="paragraph" w:styleId="Header">
    <w:name w:val="header"/>
    <w:basedOn w:val="Normal"/>
    <w:link w:val="HeaderChar"/>
    <w:uiPriority w:val="99"/>
    <w:unhideWhenUsed/>
    <w:rsid w:val="00260B1D"/>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0B1D"/>
  </w:style>
  <w:style w:type="paragraph" w:styleId="Footer">
    <w:name w:val="footer"/>
    <w:basedOn w:val="Normal"/>
    <w:link w:val="FooterChar"/>
    <w:uiPriority w:val="99"/>
    <w:unhideWhenUsed/>
    <w:rsid w:val="00260B1D"/>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0B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2412009">
      <w:bodyDiv w:val="1"/>
      <w:marLeft w:val="0"/>
      <w:marRight w:val="0"/>
      <w:marTop w:val="0"/>
      <w:marBottom w:val="0"/>
      <w:divBdr>
        <w:top w:val="none" w:sz="0" w:space="0" w:color="auto"/>
        <w:left w:val="none" w:sz="0" w:space="0" w:color="auto"/>
        <w:bottom w:val="none" w:sz="0" w:space="0" w:color="auto"/>
        <w:right w:val="none" w:sz="0" w:space="0" w:color="auto"/>
      </w:divBdr>
      <w:divsChild>
        <w:div w:id="1860703898">
          <w:marLeft w:val="0"/>
          <w:marRight w:val="0"/>
          <w:marTop w:val="0"/>
          <w:marBottom w:val="0"/>
          <w:divBdr>
            <w:top w:val="none" w:sz="0" w:space="0" w:color="auto"/>
            <w:left w:val="none" w:sz="0" w:space="0" w:color="auto"/>
            <w:bottom w:val="none" w:sz="0" w:space="0" w:color="auto"/>
            <w:right w:val="none" w:sz="0" w:space="0" w:color="auto"/>
          </w:divBdr>
        </w:div>
        <w:div w:id="585772495">
          <w:marLeft w:val="0"/>
          <w:marRight w:val="0"/>
          <w:marTop w:val="0"/>
          <w:marBottom w:val="0"/>
          <w:divBdr>
            <w:top w:val="none" w:sz="0" w:space="0" w:color="auto"/>
            <w:left w:val="none" w:sz="0" w:space="0" w:color="auto"/>
            <w:bottom w:val="none" w:sz="0" w:space="0" w:color="auto"/>
            <w:right w:val="none" w:sz="0" w:space="0" w:color="auto"/>
          </w:divBdr>
        </w:div>
        <w:div w:id="2110351443">
          <w:marLeft w:val="0"/>
          <w:marRight w:val="0"/>
          <w:marTop w:val="0"/>
          <w:marBottom w:val="0"/>
          <w:divBdr>
            <w:top w:val="none" w:sz="0" w:space="0" w:color="auto"/>
            <w:left w:val="none" w:sz="0" w:space="0" w:color="auto"/>
            <w:bottom w:val="none" w:sz="0" w:space="0" w:color="auto"/>
            <w:right w:val="none" w:sz="0" w:space="0" w:color="auto"/>
          </w:divBdr>
        </w:div>
        <w:div w:id="1309944749">
          <w:marLeft w:val="0"/>
          <w:marRight w:val="0"/>
          <w:marTop w:val="0"/>
          <w:marBottom w:val="0"/>
          <w:divBdr>
            <w:top w:val="none" w:sz="0" w:space="0" w:color="auto"/>
            <w:left w:val="none" w:sz="0" w:space="0" w:color="auto"/>
            <w:bottom w:val="none" w:sz="0" w:space="0" w:color="auto"/>
            <w:right w:val="none" w:sz="0" w:space="0" w:color="auto"/>
          </w:divBdr>
        </w:div>
        <w:div w:id="297421992">
          <w:marLeft w:val="0"/>
          <w:marRight w:val="0"/>
          <w:marTop w:val="0"/>
          <w:marBottom w:val="0"/>
          <w:divBdr>
            <w:top w:val="none" w:sz="0" w:space="0" w:color="auto"/>
            <w:left w:val="none" w:sz="0" w:space="0" w:color="auto"/>
            <w:bottom w:val="none" w:sz="0" w:space="0" w:color="auto"/>
            <w:right w:val="none" w:sz="0" w:space="0" w:color="auto"/>
          </w:divBdr>
        </w:div>
        <w:div w:id="2059476595">
          <w:marLeft w:val="0"/>
          <w:marRight w:val="0"/>
          <w:marTop w:val="0"/>
          <w:marBottom w:val="0"/>
          <w:divBdr>
            <w:top w:val="none" w:sz="0" w:space="0" w:color="auto"/>
            <w:left w:val="none" w:sz="0" w:space="0" w:color="auto"/>
            <w:bottom w:val="none" w:sz="0" w:space="0" w:color="auto"/>
            <w:right w:val="none" w:sz="0" w:space="0" w:color="auto"/>
          </w:divBdr>
        </w:div>
        <w:div w:id="582183922">
          <w:marLeft w:val="0"/>
          <w:marRight w:val="0"/>
          <w:marTop w:val="0"/>
          <w:marBottom w:val="0"/>
          <w:divBdr>
            <w:top w:val="none" w:sz="0" w:space="0" w:color="auto"/>
            <w:left w:val="none" w:sz="0" w:space="0" w:color="auto"/>
            <w:bottom w:val="none" w:sz="0" w:space="0" w:color="auto"/>
            <w:right w:val="none" w:sz="0" w:space="0" w:color="auto"/>
          </w:divBdr>
        </w:div>
        <w:div w:id="1156605510">
          <w:marLeft w:val="0"/>
          <w:marRight w:val="0"/>
          <w:marTop w:val="0"/>
          <w:marBottom w:val="0"/>
          <w:divBdr>
            <w:top w:val="none" w:sz="0" w:space="0" w:color="auto"/>
            <w:left w:val="none" w:sz="0" w:space="0" w:color="auto"/>
            <w:bottom w:val="none" w:sz="0" w:space="0" w:color="auto"/>
            <w:right w:val="none" w:sz="0" w:space="0" w:color="auto"/>
          </w:divBdr>
        </w:div>
        <w:div w:id="658581437">
          <w:marLeft w:val="0"/>
          <w:marRight w:val="0"/>
          <w:marTop w:val="0"/>
          <w:marBottom w:val="0"/>
          <w:divBdr>
            <w:top w:val="none" w:sz="0" w:space="0" w:color="auto"/>
            <w:left w:val="none" w:sz="0" w:space="0" w:color="auto"/>
            <w:bottom w:val="none" w:sz="0" w:space="0" w:color="auto"/>
            <w:right w:val="none" w:sz="0" w:space="0" w:color="auto"/>
          </w:divBdr>
        </w:div>
        <w:div w:id="490370420">
          <w:marLeft w:val="0"/>
          <w:marRight w:val="0"/>
          <w:marTop w:val="0"/>
          <w:marBottom w:val="0"/>
          <w:divBdr>
            <w:top w:val="none" w:sz="0" w:space="0" w:color="auto"/>
            <w:left w:val="none" w:sz="0" w:space="0" w:color="auto"/>
            <w:bottom w:val="none" w:sz="0" w:space="0" w:color="auto"/>
            <w:right w:val="none" w:sz="0" w:space="0" w:color="auto"/>
          </w:divBdr>
        </w:div>
      </w:divsChild>
    </w:div>
    <w:div w:id="884290743">
      <w:bodyDiv w:val="1"/>
      <w:marLeft w:val="0"/>
      <w:marRight w:val="0"/>
      <w:marTop w:val="0"/>
      <w:marBottom w:val="0"/>
      <w:divBdr>
        <w:top w:val="none" w:sz="0" w:space="0" w:color="auto"/>
        <w:left w:val="none" w:sz="0" w:space="0" w:color="auto"/>
        <w:bottom w:val="none" w:sz="0" w:space="0" w:color="auto"/>
        <w:right w:val="none" w:sz="0" w:space="0" w:color="auto"/>
      </w:divBdr>
      <w:divsChild>
        <w:div w:id="360672712">
          <w:marLeft w:val="0"/>
          <w:marRight w:val="0"/>
          <w:marTop w:val="0"/>
          <w:marBottom w:val="0"/>
          <w:divBdr>
            <w:top w:val="none" w:sz="0" w:space="0" w:color="auto"/>
            <w:left w:val="none" w:sz="0" w:space="0" w:color="auto"/>
            <w:bottom w:val="none" w:sz="0" w:space="0" w:color="auto"/>
            <w:right w:val="none" w:sz="0" w:space="0" w:color="auto"/>
          </w:divBdr>
        </w:div>
        <w:div w:id="1162618624">
          <w:marLeft w:val="0"/>
          <w:marRight w:val="0"/>
          <w:marTop w:val="0"/>
          <w:marBottom w:val="0"/>
          <w:divBdr>
            <w:top w:val="none" w:sz="0" w:space="0" w:color="auto"/>
            <w:left w:val="none" w:sz="0" w:space="0" w:color="auto"/>
            <w:bottom w:val="none" w:sz="0" w:space="0" w:color="auto"/>
            <w:right w:val="none" w:sz="0" w:space="0" w:color="auto"/>
          </w:divBdr>
        </w:div>
      </w:divsChild>
    </w:div>
    <w:div w:id="1095250526">
      <w:bodyDiv w:val="1"/>
      <w:marLeft w:val="0"/>
      <w:marRight w:val="0"/>
      <w:marTop w:val="0"/>
      <w:marBottom w:val="0"/>
      <w:divBdr>
        <w:top w:val="none" w:sz="0" w:space="0" w:color="auto"/>
        <w:left w:val="none" w:sz="0" w:space="0" w:color="auto"/>
        <w:bottom w:val="none" w:sz="0" w:space="0" w:color="auto"/>
        <w:right w:val="none" w:sz="0" w:space="0" w:color="auto"/>
      </w:divBdr>
      <w:divsChild>
        <w:div w:id="14692946">
          <w:marLeft w:val="0"/>
          <w:marRight w:val="0"/>
          <w:marTop w:val="0"/>
          <w:marBottom w:val="0"/>
          <w:divBdr>
            <w:top w:val="none" w:sz="0" w:space="0" w:color="auto"/>
            <w:left w:val="none" w:sz="0" w:space="0" w:color="auto"/>
            <w:bottom w:val="none" w:sz="0" w:space="0" w:color="auto"/>
            <w:right w:val="none" w:sz="0" w:space="0" w:color="auto"/>
          </w:divBdr>
        </w:div>
        <w:div w:id="27167390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d.aggio@ucl.ac.uk"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7</Pages>
  <Words>9967</Words>
  <Characters>56818</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666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Aggio</dc:creator>
  <cp:lastModifiedBy>Aparna</cp:lastModifiedBy>
  <cp:revision>2</cp:revision>
  <cp:lastPrinted>2016-06-13T08:44:00Z</cp:lastPrinted>
  <dcterms:created xsi:type="dcterms:W3CDTF">2017-06-12T08:59:00Z</dcterms:created>
  <dcterms:modified xsi:type="dcterms:W3CDTF">2017-06-12T08:59:00Z</dcterms:modified>
</cp:coreProperties>
</file>